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C42297" w14:textId="22560F0A" w:rsidR="00C86D79" w:rsidRDefault="00C86D79" w:rsidP="00C86D79">
      <w:pPr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ppendix A</w:t>
      </w:r>
      <w:r w:rsidRPr="00B70084">
        <w:rPr>
          <w:rFonts w:ascii="Times New Roman" w:hAnsi="Times New Roman" w:cs="Times New Roman"/>
          <w:b/>
        </w:rPr>
        <w:t>.</w:t>
      </w:r>
    </w:p>
    <w:p w14:paraId="476FF6C9" w14:textId="77777777" w:rsidR="00C86D79" w:rsidRPr="0005515B" w:rsidRDefault="00C86D79" w:rsidP="00C86D79">
      <w:pPr>
        <w:jc w:val="center"/>
        <w:rPr>
          <w:rFonts w:ascii="Times New Roman" w:hAnsi="Times New Roman" w:cs="Times New Roman"/>
          <w:b/>
        </w:rPr>
      </w:pPr>
      <w:r w:rsidRPr="0005515B">
        <w:rPr>
          <w:rFonts w:ascii="Times New Roman" w:hAnsi="Times New Roman" w:cs="Times New Roman"/>
          <w:b/>
        </w:rPr>
        <w:t xml:space="preserve">Sample </w:t>
      </w:r>
      <w:r>
        <w:rPr>
          <w:rFonts w:ascii="Times New Roman" w:hAnsi="Times New Roman" w:cs="Times New Roman"/>
          <w:b/>
        </w:rPr>
        <w:t>vs. CPS Demographics</w:t>
      </w:r>
      <w:r w:rsidRPr="0005515B">
        <w:rPr>
          <w:rFonts w:ascii="Times New Roman" w:hAnsi="Times New Roman" w:cs="Times New Roman"/>
          <w:b/>
        </w:rPr>
        <w:t xml:space="preserve"> (</w:t>
      </w:r>
      <w:r>
        <w:rPr>
          <w:rFonts w:ascii="Times New Roman" w:hAnsi="Times New Roman" w:cs="Times New Roman"/>
          <w:b/>
        </w:rPr>
        <w:t>Pilot Test</w:t>
      </w:r>
      <w:r w:rsidRPr="0005515B">
        <w:rPr>
          <w:rFonts w:ascii="Times New Roman" w:hAnsi="Times New Roman" w:cs="Times New Roman"/>
          <w:b/>
        </w:rPr>
        <w:t>)</w:t>
      </w:r>
    </w:p>
    <w:p w14:paraId="2D5B677E" w14:textId="77777777" w:rsidR="00C86D79" w:rsidRDefault="00C86D79" w:rsidP="00C86D79">
      <w:pPr>
        <w:rPr>
          <w:rFonts w:ascii="Times New Roman" w:hAnsi="Times New Roman" w:cs="Times New Roman"/>
          <w:b/>
          <w:highlight w:val="yellow"/>
        </w:rPr>
      </w:pPr>
    </w:p>
    <w:p w14:paraId="269E2AE3" w14:textId="77777777" w:rsidR="00C86D79" w:rsidRDefault="00C86D79" w:rsidP="00C86D79">
      <w:pPr>
        <w:rPr>
          <w:rFonts w:ascii="Times New Roman" w:hAnsi="Times New Roman" w:cs="Times New Roman"/>
          <w:b/>
          <w:highlight w:val="yellow"/>
        </w:rPr>
      </w:pPr>
    </w:p>
    <w:tbl>
      <w:tblPr>
        <w:tblpPr w:leftFromText="180" w:rightFromText="180" w:vertAnchor="text" w:horzAnchor="page" w:tblpXSpec="center" w:tblpY="-30"/>
        <w:tblW w:w="0" w:type="auto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5771"/>
        <w:gridCol w:w="1567"/>
        <w:gridCol w:w="1500"/>
      </w:tblGrid>
      <w:tr w:rsidR="00C86D79" w:rsidRPr="0005515B" w14:paraId="1CEAF3E9" w14:textId="77777777" w:rsidTr="00BF0582">
        <w:trPr>
          <w:trHeight w:val="490"/>
        </w:trPr>
        <w:tc>
          <w:tcPr>
            <w:tcW w:w="632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CDFFF57" w14:textId="77777777" w:rsidR="00C86D79" w:rsidRPr="0005515B" w:rsidRDefault="00C86D79" w:rsidP="00BF0582">
            <w:pPr>
              <w:rPr>
                <w:rFonts w:ascii="Times New Roman" w:hAnsi="Times New Roman" w:cs="Times New Roman"/>
              </w:rPr>
            </w:pPr>
            <w:r w:rsidRPr="0005515B">
              <w:rPr>
                <w:rFonts w:ascii="Times New Roman" w:hAnsi="Times New Roman" w:cs="Times New Roman"/>
                <w:bCs/>
              </w:rPr>
              <w:t xml:space="preserve">Indicator </w:t>
            </w:r>
          </w:p>
        </w:tc>
        <w:tc>
          <w:tcPr>
            <w:tcW w:w="16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8535AE9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Cs/>
              </w:rPr>
              <w:t xml:space="preserve">Percent of sample </w:t>
            </w:r>
            <w:r w:rsidRPr="0005515B">
              <w:rPr>
                <w:rFonts w:ascii="Times New Roman" w:hAnsi="Times New Roman" w:cs="Times New Roman"/>
                <w:bCs/>
              </w:rPr>
              <w:t>(N=</w:t>
            </w:r>
            <w:r>
              <w:rPr>
                <w:rFonts w:ascii="Times New Roman" w:hAnsi="Times New Roman" w:cs="Times New Roman"/>
                <w:bCs/>
              </w:rPr>
              <w:t>243</w:t>
            </w:r>
            <w:r w:rsidRPr="0005515B">
              <w:rPr>
                <w:rFonts w:ascii="Times New Roman" w:hAnsi="Times New Roman" w:cs="Times New Roman"/>
                <w:bCs/>
              </w:rPr>
              <w:t>)</w:t>
            </w:r>
          </w:p>
        </w:tc>
        <w:tc>
          <w:tcPr>
            <w:tcW w:w="1551" w:type="dxa"/>
            <w:tcBorders>
              <w:top w:val="single" w:sz="4" w:space="0" w:color="auto"/>
              <w:bottom w:val="single" w:sz="4" w:space="0" w:color="auto"/>
            </w:tcBorders>
          </w:tcPr>
          <w:p w14:paraId="10D3803A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7769BD">
              <w:rPr>
                <w:rFonts w:ascii="Times New Roman" w:hAnsi="Times New Roman" w:cs="Times New Roman"/>
                <w:bCs/>
              </w:rPr>
              <w:t>Percent of 8</w:t>
            </w:r>
            <w:r w:rsidRPr="007769BD">
              <w:rPr>
                <w:rFonts w:ascii="Times New Roman" w:hAnsi="Times New Roman" w:cs="Times New Roman"/>
                <w:bCs/>
                <w:vertAlign w:val="superscript"/>
              </w:rPr>
              <w:t>th</w:t>
            </w:r>
            <w:r w:rsidRPr="007769BD">
              <w:rPr>
                <w:rFonts w:ascii="Times New Roman" w:hAnsi="Times New Roman" w:cs="Times New Roman"/>
                <w:bCs/>
              </w:rPr>
              <w:t xml:space="preserve"> grade pop 2010-2011</w:t>
            </w:r>
            <w:r w:rsidRPr="00FB4638">
              <w:rPr>
                <w:rFonts w:ascii="Times New Roman" w:hAnsi="Times New Roman" w:cs="Times New Roman"/>
                <w:bCs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bCs/>
              </w:rPr>
              <w:t xml:space="preserve">  </w:t>
            </w:r>
            <w:r w:rsidRPr="002C4F88">
              <w:rPr>
                <w:rFonts w:ascii="Times New Roman" w:hAnsi="Times New Roman" w:cs="Times New Roman"/>
                <w:bCs/>
              </w:rPr>
              <w:t>(N=</w:t>
            </w:r>
            <w:r>
              <w:rPr>
                <w:rFonts w:ascii="Times New Roman" w:hAnsi="Times New Roman" w:cs="Times New Roman"/>
              </w:rPr>
              <w:t>28,303</w:t>
            </w:r>
            <w:r w:rsidRPr="002C4F88">
              <w:rPr>
                <w:rFonts w:ascii="Times New Roman" w:hAnsi="Times New Roman" w:cs="Times New Roman"/>
                <w:bCs/>
              </w:rPr>
              <w:t>)</w:t>
            </w:r>
          </w:p>
        </w:tc>
      </w:tr>
      <w:tr w:rsidR="00C86D79" w:rsidRPr="0005515B" w14:paraId="045F6F62" w14:textId="77777777" w:rsidTr="00BF0582">
        <w:trPr>
          <w:trHeight w:val="245"/>
        </w:trPr>
        <w:tc>
          <w:tcPr>
            <w:tcW w:w="6325" w:type="dxa"/>
            <w:tcBorders>
              <w:top w:val="single" w:sz="4" w:space="0" w:color="auto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C9BE604" w14:textId="77777777" w:rsidR="00C86D79" w:rsidRPr="00A26195" w:rsidRDefault="00C86D79" w:rsidP="00BF0582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Gender</w:t>
            </w:r>
          </w:p>
        </w:tc>
        <w:tc>
          <w:tcPr>
            <w:tcW w:w="1628" w:type="dxa"/>
            <w:tcBorders>
              <w:top w:val="single" w:sz="4" w:space="0" w:color="auto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3D42663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51" w:type="dxa"/>
            <w:tcBorders>
              <w:top w:val="single" w:sz="4" w:space="0" w:color="auto"/>
              <w:bottom w:val="nil"/>
            </w:tcBorders>
          </w:tcPr>
          <w:p w14:paraId="7CD14C0C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C86D79" w:rsidRPr="0005515B" w14:paraId="510FCB3E" w14:textId="77777777" w:rsidTr="00BF0582">
        <w:trPr>
          <w:trHeight w:val="245"/>
        </w:trPr>
        <w:tc>
          <w:tcPr>
            <w:tcW w:w="6325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C40C25D" w14:textId="77777777" w:rsidR="00C86D79" w:rsidRPr="0005515B" w:rsidRDefault="00C86D79" w:rsidP="00BF0582">
            <w:pPr>
              <w:rPr>
                <w:rFonts w:ascii="Times New Roman" w:hAnsi="Times New Roman" w:cs="Times New Roman"/>
              </w:rPr>
            </w:pPr>
            <w:r w:rsidRPr="0005515B">
              <w:rPr>
                <w:rFonts w:ascii="Times New Roman" w:hAnsi="Times New Roman" w:cs="Times New Roman"/>
              </w:rPr>
              <w:t xml:space="preserve">   Female</w:t>
            </w:r>
          </w:p>
        </w:tc>
        <w:tc>
          <w:tcPr>
            <w:tcW w:w="1628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B6D59BB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</w:t>
            </w:r>
            <w:r w:rsidRPr="0005515B"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551" w:type="dxa"/>
            <w:tcBorders>
              <w:top w:val="nil"/>
              <w:bottom w:val="nil"/>
            </w:tcBorders>
          </w:tcPr>
          <w:p w14:paraId="6D181CA5" w14:textId="77777777" w:rsidR="00C86D79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  <w:r w:rsidRPr="004C54AF">
              <w:rPr>
                <w:rFonts w:ascii="Times New Roman" w:hAnsi="Times New Roman" w:cs="Times New Roman"/>
              </w:rPr>
              <w:t>51%</w:t>
            </w:r>
            <w:r w:rsidRPr="004C54A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</w:tr>
      <w:tr w:rsidR="00C86D79" w:rsidRPr="0005515B" w14:paraId="377A1070" w14:textId="77777777" w:rsidTr="00BF0582">
        <w:trPr>
          <w:trHeight w:val="245"/>
        </w:trPr>
        <w:tc>
          <w:tcPr>
            <w:tcW w:w="6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5F4F98A" w14:textId="77777777" w:rsidR="00C86D79" w:rsidRPr="00A26195" w:rsidRDefault="00C86D79" w:rsidP="00BF0582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Race/</w:t>
            </w:r>
            <w:r w:rsidRPr="00A26195">
              <w:rPr>
                <w:rFonts w:ascii="Times New Roman" w:hAnsi="Times New Roman" w:cs="Times New Roman"/>
                <w:i/>
              </w:rPr>
              <w:t xml:space="preserve">ethnicity </w:t>
            </w:r>
          </w:p>
        </w:tc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216122E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</w:tcPr>
          <w:p w14:paraId="23C42988" w14:textId="77777777" w:rsidR="00C86D79" w:rsidRPr="00F63495" w:rsidRDefault="00C86D79" w:rsidP="00BF0582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</w:tr>
      <w:tr w:rsidR="00C86D79" w:rsidRPr="0005515B" w14:paraId="1B54A686" w14:textId="77777777" w:rsidTr="00BF0582">
        <w:trPr>
          <w:trHeight w:val="245"/>
        </w:trPr>
        <w:tc>
          <w:tcPr>
            <w:tcW w:w="6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0D574D9" w14:textId="77777777" w:rsidR="00C86D79" w:rsidRPr="0005515B" w:rsidRDefault="00C86D79" w:rsidP="00BF0582">
            <w:pPr>
              <w:rPr>
                <w:rFonts w:ascii="Times New Roman" w:hAnsi="Times New Roman" w:cs="Times New Roman"/>
              </w:rPr>
            </w:pPr>
            <w:r w:rsidRPr="0005515B">
              <w:rPr>
                <w:rFonts w:ascii="Times New Roman" w:hAnsi="Times New Roman" w:cs="Times New Roman"/>
              </w:rPr>
              <w:t xml:space="preserve">   </w:t>
            </w:r>
            <w:r>
              <w:rPr>
                <w:rFonts w:ascii="Times New Roman" w:hAnsi="Times New Roman" w:cs="Times New Roman"/>
              </w:rPr>
              <w:t>African American</w:t>
            </w:r>
          </w:p>
        </w:tc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7F092B4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</w:t>
            </w:r>
            <w:r w:rsidRPr="0005515B"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</w:tcPr>
          <w:p w14:paraId="6338F67B" w14:textId="77777777" w:rsidR="00C86D79" w:rsidRPr="00F63495" w:rsidRDefault="00C86D79" w:rsidP="00BF0582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DA02E1">
              <w:rPr>
                <w:rFonts w:ascii="Times New Roman" w:hAnsi="Times New Roman" w:cs="Times New Roman"/>
              </w:rPr>
              <w:t>44%</w:t>
            </w:r>
          </w:p>
        </w:tc>
      </w:tr>
      <w:tr w:rsidR="00C86D79" w:rsidRPr="0005515B" w14:paraId="23302C19" w14:textId="77777777" w:rsidTr="00BF0582">
        <w:trPr>
          <w:trHeight w:val="245"/>
        </w:trPr>
        <w:tc>
          <w:tcPr>
            <w:tcW w:w="6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985345B" w14:textId="77777777" w:rsidR="00C86D79" w:rsidRPr="0005515B" w:rsidRDefault="00C86D79" w:rsidP="00BF0582">
            <w:pPr>
              <w:rPr>
                <w:rFonts w:ascii="Times New Roman" w:hAnsi="Times New Roman" w:cs="Times New Roman"/>
              </w:rPr>
            </w:pPr>
            <w:r w:rsidRPr="0005515B">
              <w:rPr>
                <w:rFonts w:ascii="Times New Roman" w:hAnsi="Times New Roman" w:cs="Times New Roman"/>
              </w:rPr>
              <w:t xml:space="preserve">   </w:t>
            </w:r>
            <w:r>
              <w:rPr>
                <w:rFonts w:ascii="Times New Roman" w:hAnsi="Times New Roman" w:cs="Times New Roman"/>
              </w:rPr>
              <w:t>Latinx</w:t>
            </w:r>
          </w:p>
        </w:tc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6363A16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</w:t>
            </w:r>
            <w:r w:rsidRPr="0005515B"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</w:tcPr>
          <w:p w14:paraId="095F2C39" w14:textId="77777777" w:rsidR="00C86D79" w:rsidRPr="00F63495" w:rsidRDefault="00C86D79" w:rsidP="00BF0582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DA02E1">
              <w:rPr>
                <w:rFonts w:ascii="Times New Roman" w:hAnsi="Times New Roman" w:cs="Times New Roman"/>
              </w:rPr>
              <w:t>43%</w:t>
            </w:r>
          </w:p>
        </w:tc>
      </w:tr>
      <w:tr w:rsidR="00C86D79" w:rsidRPr="0005515B" w14:paraId="295E8EB3" w14:textId="77777777" w:rsidTr="00BF0582">
        <w:trPr>
          <w:trHeight w:val="230"/>
        </w:trPr>
        <w:tc>
          <w:tcPr>
            <w:tcW w:w="6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A188710" w14:textId="77777777" w:rsidR="00C86D79" w:rsidRPr="0005515B" w:rsidRDefault="00C86D79" w:rsidP="00BF0582">
            <w:pPr>
              <w:rPr>
                <w:rFonts w:ascii="Times New Roman" w:hAnsi="Times New Roman" w:cs="Times New Roman"/>
              </w:rPr>
            </w:pPr>
            <w:r w:rsidRPr="0005515B">
              <w:rPr>
                <w:rFonts w:ascii="Times New Roman" w:hAnsi="Times New Roman" w:cs="Times New Roman"/>
              </w:rPr>
              <w:t xml:space="preserve">   </w:t>
            </w:r>
            <w:r>
              <w:rPr>
                <w:rFonts w:ascii="Times New Roman" w:hAnsi="Times New Roman" w:cs="Times New Roman"/>
              </w:rPr>
              <w:t>White</w:t>
            </w:r>
          </w:p>
        </w:tc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A022B54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%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</w:tcPr>
          <w:p w14:paraId="70453065" w14:textId="77777777" w:rsidR="00C86D79" w:rsidRPr="00F63495" w:rsidRDefault="00C86D79" w:rsidP="00BF0582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DA02E1">
              <w:rPr>
                <w:rFonts w:ascii="Times New Roman" w:hAnsi="Times New Roman" w:cs="Times New Roman"/>
              </w:rPr>
              <w:t>8%</w:t>
            </w:r>
          </w:p>
        </w:tc>
      </w:tr>
      <w:tr w:rsidR="00C86D79" w:rsidRPr="0005515B" w14:paraId="4AE19232" w14:textId="77777777" w:rsidTr="00BF0582">
        <w:trPr>
          <w:trHeight w:val="230"/>
        </w:trPr>
        <w:tc>
          <w:tcPr>
            <w:tcW w:w="6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B95342F" w14:textId="77777777" w:rsidR="00C86D79" w:rsidRPr="0005515B" w:rsidRDefault="00C86D79" w:rsidP="00BF058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sian</w:t>
            </w:r>
          </w:p>
        </w:tc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5FFA9AC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%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</w:tcPr>
          <w:p w14:paraId="0C1CE09D" w14:textId="77777777" w:rsidR="00C86D79" w:rsidRPr="00F63495" w:rsidRDefault="00C86D79" w:rsidP="00BF0582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/>
              </w:rPr>
              <w:t>3</w:t>
            </w:r>
            <w:r w:rsidRPr="00DA02E1">
              <w:rPr>
                <w:rFonts w:ascii="Times New Roman" w:hAnsi="Times New Roman" w:cs="Times New Roman"/>
              </w:rPr>
              <w:t>%</w:t>
            </w:r>
          </w:p>
        </w:tc>
      </w:tr>
      <w:tr w:rsidR="00C86D79" w:rsidRPr="0005515B" w14:paraId="01D0C6B1" w14:textId="77777777" w:rsidTr="00BF0582">
        <w:trPr>
          <w:trHeight w:val="245"/>
        </w:trPr>
        <w:tc>
          <w:tcPr>
            <w:tcW w:w="6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AB2539E" w14:textId="77777777" w:rsidR="00C86D79" w:rsidRPr="00A26195" w:rsidRDefault="00C86D79" w:rsidP="00BF0582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SES</w:t>
            </w:r>
          </w:p>
        </w:tc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63EAADE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</w:tcPr>
          <w:p w14:paraId="1D2DD1A7" w14:textId="77777777" w:rsidR="00C86D79" w:rsidRPr="00F63495" w:rsidRDefault="00C86D79" w:rsidP="00BF0582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</w:tr>
      <w:tr w:rsidR="00C86D79" w:rsidRPr="0005515B" w14:paraId="68014D8C" w14:textId="77777777" w:rsidTr="00BF0582">
        <w:trPr>
          <w:trHeight w:val="245"/>
        </w:trPr>
        <w:tc>
          <w:tcPr>
            <w:tcW w:w="6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16331AB" w14:textId="77777777" w:rsidR="00C86D79" w:rsidRDefault="00C86D79" w:rsidP="00BF0582">
            <w:pPr>
              <w:rPr>
                <w:rFonts w:ascii="Times New Roman" w:hAnsi="Times New Roman" w:cs="Times New Roman"/>
                <w:i/>
              </w:rPr>
            </w:pPr>
            <w:r w:rsidRPr="0005515B">
              <w:rPr>
                <w:rFonts w:ascii="Times New Roman" w:hAnsi="Times New Roman" w:cs="Times New Roman"/>
              </w:rPr>
              <w:t xml:space="preserve">   Eligible for free </w:t>
            </w:r>
            <w:r>
              <w:rPr>
                <w:rFonts w:ascii="Times New Roman" w:hAnsi="Times New Roman" w:cs="Times New Roman"/>
              </w:rPr>
              <w:t xml:space="preserve">or reduced </w:t>
            </w:r>
            <w:proofErr w:type="spellStart"/>
            <w:r w:rsidRPr="0005515B">
              <w:rPr>
                <w:rFonts w:ascii="Times New Roman" w:hAnsi="Times New Roman" w:cs="Times New Roman"/>
              </w:rPr>
              <w:t>lunch</w:t>
            </w:r>
            <w:r w:rsidRPr="003A2372">
              <w:rPr>
                <w:rFonts w:ascii="Times New Roman" w:hAnsi="Times New Roman" w:cs="Times New Roman"/>
                <w:vertAlign w:val="superscript"/>
              </w:rPr>
              <w:t>c</w:t>
            </w:r>
            <w:proofErr w:type="spellEnd"/>
          </w:p>
        </w:tc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5753DE6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</w:t>
            </w:r>
            <w:r w:rsidRPr="0005515B"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</w:tcPr>
          <w:p w14:paraId="4DD463B1" w14:textId="77777777" w:rsidR="00C86D79" w:rsidRPr="00F63495" w:rsidRDefault="00C86D79" w:rsidP="00BF0582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DA02E1">
              <w:rPr>
                <w:rFonts w:ascii="Times New Roman" w:hAnsi="Times New Roman" w:cs="Times New Roman"/>
              </w:rPr>
              <w:t>86%</w:t>
            </w:r>
          </w:p>
        </w:tc>
      </w:tr>
      <w:tr w:rsidR="00C86D79" w:rsidRPr="0005515B" w14:paraId="19903FDC" w14:textId="77777777" w:rsidTr="00BF0582">
        <w:trPr>
          <w:trHeight w:val="245"/>
        </w:trPr>
        <w:tc>
          <w:tcPr>
            <w:tcW w:w="6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508E24E" w14:textId="77777777" w:rsidR="00C86D79" w:rsidRPr="00A26195" w:rsidRDefault="00C86D79" w:rsidP="00BF0582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Other Characteristics</w:t>
            </w:r>
          </w:p>
        </w:tc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0DE9A23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</w:tcPr>
          <w:p w14:paraId="46CBF559" w14:textId="77777777" w:rsidR="00C86D79" w:rsidRPr="00F63495" w:rsidRDefault="00C86D79" w:rsidP="00BF0582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</w:p>
        </w:tc>
      </w:tr>
      <w:tr w:rsidR="00C86D79" w:rsidRPr="0005515B" w14:paraId="717A0BF1" w14:textId="77777777" w:rsidTr="00BF0582">
        <w:trPr>
          <w:trHeight w:val="245"/>
        </w:trPr>
        <w:tc>
          <w:tcPr>
            <w:tcW w:w="6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DEE9D4F" w14:textId="77777777" w:rsidR="00C86D79" w:rsidRDefault="00C86D79" w:rsidP="00BF0582">
            <w:pPr>
              <w:rPr>
                <w:rFonts w:ascii="Times New Roman" w:hAnsi="Times New Roman" w:cs="Times New Roman"/>
                <w:i/>
              </w:rPr>
            </w:pPr>
            <w:r w:rsidRPr="0005515B">
              <w:rPr>
                <w:rFonts w:ascii="Times New Roman" w:hAnsi="Times New Roman" w:cs="Times New Roman"/>
              </w:rPr>
              <w:t xml:space="preserve">   Has </w:t>
            </w:r>
            <w:r>
              <w:rPr>
                <w:rFonts w:ascii="Times New Roman" w:hAnsi="Times New Roman" w:cs="Times New Roman"/>
              </w:rPr>
              <w:t>Individualized Education Program (IEP) for disability</w:t>
            </w:r>
          </w:p>
        </w:tc>
        <w:tc>
          <w:tcPr>
            <w:tcW w:w="1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615B6FD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  <w:r w:rsidRPr="0005515B">
              <w:rPr>
                <w:rFonts w:ascii="Times New Roman" w:hAnsi="Times New Roman" w:cs="Times New Roman"/>
              </w:rPr>
              <w:t>13%</w:t>
            </w:r>
          </w:p>
        </w:tc>
        <w:tc>
          <w:tcPr>
            <w:tcW w:w="1551" w:type="dxa"/>
            <w:tcBorders>
              <w:top w:val="nil"/>
              <w:left w:val="nil"/>
              <w:bottom w:val="nil"/>
              <w:right w:val="nil"/>
            </w:tcBorders>
          </w:tcPr>
          <w:p w14:paraId="1A19F934" w14:textId="77777777" w:rsidR="00C86D79" w:rsidRPr="00F63495" w:rsidRDefault="00C86D79" w:rsidP="00BF0582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DA02E1">
              <w:rPr>
                <w:rFonts w:ascii="Times New Roman" w:hAnsi="Times New Roman" w:cs="Times New Roman"/>
              </w:rPr>
              <w:t>15%</w:t>
            </w:r>
          </w:p>
        </w:tc>
      </w:tr>
      <w:tr w:rsidR="00C86D79" w:rsidRPr="0005515B" w14:paraId="1B327520" w14:textId="77777777" w:rsidTr="00BF0582">
        <w:trPr>
          <w:trHeight w:val="245"/>
        </w:trPr>
        <w:tc>
          <w:tcPr>
            <w:tcW w:w="63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2290466" w14:textId="77777777" w:rsidR="00C86D79" w:rsidRDefault="00C86D79" w:rsidP="00BF0582">
            <w:pPr>
              <w:rPr>
                <w:rFonts w:ascii="Times New Roman" w:hAnsi="Times New Roman" w:cs="Times New Roman"/>
                <w:i/>
              </w:rPr>
            </w:pPr>
            <w:r w:rsidRPr="0005515B">
              <w:rPr>
                <w:rFonts w:ascii="Times New Roman" w:hAnsi="Times New Roman" w:cs="Times New Roman"/>
              </w:rPr>
              <w:t xml:space="preserve">   </w:t>
            </w:r>
            <w:r>
              <w:rPr>
                <w:rFonts w:ascii="Times New Roman" w:hAnsi="Times New Roman" w:cs="Times New Roman"/>
              </w:rPr>
              <w:t>Designated ELL</w:t>
            </w:r>
          </w:p>
        </w:tc>
        <w:tc>
          <w:tcPr>
            <w:tcW w:w="16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A9AB3F8" w14:textId="77777777" w:rsidR="00C86D79" w:rsidRPr="0005515B" w:rsidRDefault="00C86D79" w:rsidP="00BF058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%</w:t>
            </w:r>
          </w:p>
        </w:tc>
        <w:tc>
          <w:tcPr>
            <w:tcW w:w="15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F6EEC3" w14:textId="77777777" w:rsidR="00C86D79" w:rsidRPr="00F63495" w:rsidRDefault="00C86D79" w:rsidP="00BF0582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DA02E1">
              <w:rPr>
                <w:rFonts w:ascii="Times New Roman" w:hAnsi="Times New Roman" w:cs="Times New Roman"/>
              </w:rPr>
              <w:t>7%</w:t>
            </w:r>
          </w:p>
        </w:tc>
      </w:tr>
    </w:tbl>
    <w:p w14:paraId="79C40EA2" w14:textId="77777777" w:rsidR="00C86D79" w:rsidRPr="0040040E" w:rsidRDefault="00C86D79" w:rsidP="00C86D79">
      <w:pPr>
        <w:rPr>
          <w:rFonts w:ascii="Times New Roman" w:hAnsi="Times New Roman" w:cs="Times New Roman"/>
          <w:bCs/>
          <w:sz w:val="22"/>
          <w:szCs w:val="22"/>
        </w:rPr>
      </w:pPr>
      <w:proofErr w:type="spellStart"/>
      <w:r w:rsidRPr="0040040E">
        <w:rPr>
          <w:rFonts w:ascii="Times New Roman" w:hAnsi="Times New Roman" w:cs="Times New Roman"/>
          <w:bCs/>
          <w:sz w:val="22"/>
          <w:szCs w:val="22"/>
          <w:vertAlign w:val="superscript"/>
        </w:rPr>
        <w:t>a</w:t>
      </w:r>
      <w:r>
        <w:rPr>
          <w:rFonts w:ascii="Times New Roman" w:hAnsi="Times New Roman" w:cs="Times New Roman"/>
          <w:bCs/>
          <w:sz w:val="22"/>
          <w:szCs w:val="22"/>
        </w:rPr>
        <w:t>Includes</w:t>
      </w:r>
      <w:proofErr w:type="spellEnd"/>
      <w:r w:rsidRPr="0040040E">
        <w:rPr>
          <w:rFonts w:ascii="Times New Roman" w:hAnsi="Times New Roman" w:cs="Times New Roman"/>
          <w:bCs/>
          <w:sz w:val="22"/>
          <w:szCs w:val="22"/>
        </w:rPr>
        <w:t xml:space="preserve"> rising and graduating 8</w:t>
      </w:r>
      <w:r w:rsidRPr="0040040E">
        <w:rPr>
          <w:rFonts w:ascii="Times New Roman" w:hAnsi="Times New Roman" w:cs="Times New Roman"/>
          <w:bCs/>
          <w:sz w:val="22"/>
          <w:szCs w:val="22"/>
          <w:vertAlign w:val="superscript"/>
        </w:rPr>
        <w:t>th</w:t>
      </w:r>
      <w:r w:rsidRPr="0040040E">
        <w:rPr>
          <w:rFonts w:ascii="Times New Roman" w:hAnsi="Times New Roman" w:cs="Times New Roman"/>
          <w:bCs/>
          <w:sz w:val="22"/>
          <w:szCs w:val="22"/>
        </w:rPr>
        <w:t xml:space="preserve"> graders. For space considerations, I </w:t>
      </w:r>
      <w:r>
        <w:rPr>
          <w:rFonts w:ascii="Times New Roman" w:hAnsi="Times New Roman" w:cs="Times New Roman"/>
          <w:bCs/>
          <w:sz w:val="22"/>
          <w:szCs w:val="22"/>
        </w:rPr>
        <w:t>list</w:t>
      </w:r>
      <w:r w:rsidRPr="0040040E">
        <w:rPr>
          <w:rFonts w:ascii="Times New Roman" w:hAnsi="Times New Roman" w:cs="Times New Roman"/>
          <w:bCs/>
          <w:sz w:val="22"/>
          <w:szCs w:val="22"/>
        </w:rPr>
        <w:t xml:space="preserve"> CPS 8</w:t>
      </w:r>
      <w:r w:rsidRPr="0040040E">
        <w:rPr>
          <w:rFonts w:ascii="Times New Roman" w:hAnsi="Times New Roman" w:cs="Times New Roman"/>
          <w:bCs/>
          <w:sz w:val="22"/>
          <w:szCs w:val="22"/>
          <w:vertAlign w:val="superscript"/>
        </w:rPr>
        <w:t>th</w:t>
      </w:r>
      <w:r w:rsidRPr="0040040E">
        <w:rPr>
          <w:rFonts w:ascii="Times New Roman" w:hAnsi="Times New Roman" w:cs="Times New Roman"/>
          <w:bCs/>
          <w:sz w:val="22"/>
          <w:szCs w:val="22"/>
        </w:rPr>
        <w:t xml:space="preserve"> </w:t>
      </w:r>
      <w:r>
        <w:rPr>
          <w:rFonts w:ascii="Times New Roman" w:hAnsi="Times New Roman" w:cs="Times New Roman"/>
          <w:bCs/>
          <w:sz w:val="22"/>
          <w:szCs w:val="22"/>
        </w:rPr>
        <w:t>grade demographics</w:t>
      </w:r>
      <w:r w:rsidRPr="0040040E">
        <w:rPr>
          <w:rFonts w:ascii="Times New Roman" w:hAnsi="Times New Roman" w:cs="Times New Roman"/>
          <w:bCs/>
          <w:sz w:val="22"/>
          <w:szCs w:val="22"/>
        </w:rPr>
        <w:t xml:space="preserve"> in 2010-2011; these are similar </w:t>
      </w:r>
      <w:r>
        <w:rPr>
          <w:rFonts w:ascii="Times New Roman" w:hAnsi="Times New Roman" w:cs="Times New Roman"/>
          <w:bCs/>
          <w:sz w:val="22"/>
          <w:szCs w:val="22"/>
        </w:rPr>
        <w:t>for</w:t>
      </w:r>
      <w:r w:rsidRPr="0040040E">
        <w:rPr>
          <w:rFonts w:ascii="Times New Roman" w:hAnsi="Times New Roman" w:cs="Times New Roman"/>
          <w:bCs/>
          <w:sz w:val="22"/>
          <w:szCs w:val="22"/>
        </w:rPr>
        <w:t xml:space="preserve"> 7</w:t>
      </w:r>
      <w:r w:rsidRPr="0040040E">
        <w:rPr>
          <w:rFonts w:ascii="Times New Roman" w:hAnsi="Times New Roman" w:cs="Times New Roman"/>
          <w:bCs/>
          <w:sz w:val="22"/>
          <w:szCs w:val="22"/>
          <w:vertAlign w:val="superscript"/>
        </w:rPr>
        <w:t>th</w:t>
      </w:r>
      <w:r w:rsidRPr="0040040E">
        <w:rPr>
          <w:rFonts w:ascii="Times New Roman" w:hAnsi="Times New Roman" w:cs="Times New Roman"/>
          <w:bCs/>
          <w:sz w:val="22"/>
          <w:szCs w:val="22"/>
        </w:rPr>
        <w:t xml:space="preserve"> graders </w:t>
      </w:r>
      <w:r w:rsidRPr="0040040E">
        <w:rPr>
          <w:rFonts w:ascii="Times New Roman" w:hAnsi="Times New Roman" w:cs="Times New Roman"/>
          <w:bCs/>
          <w:sz w:val="22"/>
          <w:szCs w:val="22"/>
        </w:rPr>
        <w:fldChar w:fldCharType="begin"/>
      </w:r>
      <w:r w:rsidRPr="0040040E">
        <w:rPr>
          <w:rFonts w:ascii="Times New Roman" w:hAnsi="Times New Roman" w:cs="Times New Roman"/>
          <w:bCs/>
          <w:sz w:val="22"/>
          <w:szCs w:val="22"/>
        </w:rPr>
        <w:instrText xml:space="preserve"> ADDIN EN.CITE &lt;EndNote&gt;&lt;Cite&gt;&lt;Author&gt;Chicago Public Schools&lt;/Author&gt;&lt;Year&gt;2019&lt;/Year&gt;&lt;RecNum&gt;1192&lt;/RecNum&gt;&lt;DisplayText&gt;(Chicago Public Schools, 2019)&lt;/DisplayText&gt;&lt;record&gt;&lt;rec-number&gt;1192&lt;/rec-number&gt;&lt;foreign-keys&gt;&lt;key app="EN" db-id="xvrp5zfsatd92lep05i5wxdc09wst0sdtee9" timestamp="1557931332"&gt;1192&lt;/key&gt;&lt;/foreign-keys&gt;&lt;ref-type name="Web Page"&gt;12&lt;/ref-type&gt;&lt;contributors&gt;&lt;authors&gt;&lt;author&gt;Chicago Public Schools, &lt;/author&gt;&lt;/authors&gt;&lt;/contributors&gt;&lt;titles&gt;&lt;title&gt;School Data: Demographics&lt;/title&gt;&lt;/titles&gt;&lt;dates&gt;&lt;year&gt;2019&lt;/year&gt;&lt;/dates&gt;&lt;pub-location&gt;Chicago, IL&lt;/pub-location&gt;&lt;publisher&gt;https://cps.edu/SchoolData/Pages/SchoolData.aspx&lt;/publisher&gt;&lt;urls&gt;&lt;/urls&gt;&lt;/record&gt;&lt;/Cite&gt;&lt;/EndNote&gt;</w:instrText>
      </w:r>
      <w:r w:rsidRPr="0040040E">
        <w:rPr>
          <w:rFonts w:ascii="Times New Roman" w:hAnsi="Times New Roman" w:cs="Times New Roman"/>
          <w:bCs/>
          <w:sz w:val="22"/>
          <w:szCs w:val="22"/>
        </w:rPr>
        <w:fldChar w:fldCharType="separate"/>
      </w:r>
      <w:r w:rsidRPr="0040040E">
        <w:rPr>
          <w:rFonts w:ascii="Times New Roman" w:hAnsi="Times New Roman" w:cs="Times New Roman"/>
          <w:bCs/>
          <w:noProof/>
          <w:sz w:val="22"/>
          <w:szCs w:val="22"/>
        </w:rPr>
        <w:t>(</w:t>
      </w:r>
      <w:hyperlink w:anchor="_ENREF_18" w:tooltip="Chicago Public Schools, 2019 #1192" w:history="1">
        <w:r w:rsidRPr="0040040E">
          <w:rPr>
            <w:rFonts w:ascii="Times New Roman" w:hAnsi="Times New Roman" w:cs="Times New Roman"/>
            <w:bCs/>
            <w:noProof/>
            <w:sz w:val="22"/>
            <w:szCs w:val="22"/>
          </w:rPr>
          <w:t>Chicago Public Schools, 2019</w:t>
        </w:r>
      </w:hyperlink>
      <w:r w:rsidRPr="0040040E">
        <w:rPr>
          <w:rFonts w:ascii="Times New Roman" w:hAnsi="Times New Roman" w:cs="Times New Roman"/>
          <w:bCs/>
          <w:noProof/>
          <w:sz w:val="22"/>
          <w:szCs w:val="22"/>
        </w:rPr>
        <w:t>)</w:t>
      </w:r>
      <w:r w:rsidRPr="0040040E">
        <w:rPr>
          <w:rFonts w:ascii="Times New Roman" w:hAnsi="Times New Roman" w:cs="Times New Roman"/>
          <w:bCs/>
          <w:sz w:val="22"/>
          <w:szCs w:val="22"/>
        </w:rPr>
        <w:fldChar w:fldCharType="end"/>
      </w:r>
      <w:r w:rsidRPr="0040040E">
        <w:rPr>
          <w:rFonts w:ascii="Times New Roman" w:hAnsi="Times New Roman" w:cs="Times New Roman"/>
          <w:bCs/>
          <w:sz w:val="22"/>
          <w:szCs w:val="22"/>
        </w:rPr>
        <w:t>.</w:t>
      </w:r>
    </w:p>
    <w:p w14:paraId="71725E06" w14:textId="77777777" w:rsidR="00C86D79" w:rsidRPr="00F81231" w:rsidRDefault="00C86D79" w:rsidP="00C86D79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F81231">
        <w:rPr>
          <w:rFonts w:ascii="Times New Roman" w:hAnsi="Times New Roman" w:cs="Times New Roman"/>
          <w:sz w:val="22"/>
          <w:szCs w:val="22"/>
          <w:vertAlign w:val="superscript"/>
        </w:rPr>
        <w:t>b</w:t>
      </w:r>
      <w:r w:rsidRPr="00F81231">
        <w:rPr>
          <w:rFonts w:ascii="Times New Roman" w:hAnsi="Times New Roman" w:cs="Times New Roman"/>
          <w:sz w:val="22"/>
          <w:szCs w:val="22"/>
        </w:rPr>
        <w:t>Gender</w:t>
      </w:r>
      <w:proofErr w:type="spellEnd"/>
      <w:r w:rsidRPr="00F81231">
        <w:rPr>
          <w:rFonts w:ascii="Times New Roman" w:hAnsi="Times New Roman" w:cs="Times New Roman"/>
          <w:sz w:val="22"/>
          <w:szCs w:val="22"/>
        </w:rPr>
        <w:t xml:space="preserve"> based on CPS data reported to Illinois State Board of Education for entire district </w:t>
      </w:r>
      <w:r w:rsidRPr="00F81231">
        <w:rPr>
          <w:rFonts w:ascii="Times New Roman" w:hAnsi="Times New Roman" w:cs="Times New Roman"/>
          <w:sz w:val="22"/>
          <w:szCs w:val="22"/>
        </w:rPr>
        <w:fldChar w:fldCharType="begin"/>
      </w:r>
      <w:r w:rsidRPr="00F81231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Education&lt;/Author&gt;&lt;Year&gt;2011&lt;/Year&gt;&lt;RecNum&gt;1193&lt;/RecNum&gt;&lt;DisplayText&gt;(Illinois State Board of Education, 2011)&lt;/DisplayText&gt;&lt;record&gt;&lt;rec-number&gt;1193&lt;/rec-number&gt;&lt;foreign-keys&gt;&lt;key app="EN" db-id="xvrp5zfsatd92lep05i5wxdc09wst0sdtee9" timestamp="1557935646"&gt;1193&lt;/key&gt;&lt;/foreign-keys&gt;&lt;ref-type name="Web Page"&gt;12&lt;/ref-type&gt;&lt;contributors&gt;&lt;authors&gt;&lt;author&gt;Illinois State Board of Education, &lt;/author&gt;&lt;/authors&gt;&lt;/contributors&gt;&lt;titles&gt;&lt;title&gt;Fall Enrollment Counts&lt;/title&gt;&lt;/titles&gt;&lt;dates&gt;&lt;year&gt;2011&lt;/year&gt;&lt;/dates&gt;&lt;pub-location&gt;https://www.isbe.net/Pages/Fall-Enrollment-Counts.aspx&lt;/pub-location&gt;&lt;urls&gt;&lt;/urls&gt;&lt;/record&gt;&lt;/Cite&gt;&lt;/EndNote&gt;</w:instrText>
      </w:r>
      <w:r w:rsidRPr="00F81231">
        <w:rPr>
          <w:rFonts w:ascii="Times New Roman" w:hAnsi="Times New Roman" w:cs="Times New Roman"/>
          <w:sz w:val="22"/>
          <w:szCs w:val="22"/>
        </w:rPr>
        <w:fldChar w:fldCharType="separate"/>
      </w:r>
      <w:r w:rsidRPr="00F81231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40" w:tooltip="Illinois State Board of Education, 2011 #1193" w:history="1">
        <w:r w:rsidRPr="00F81231">
          <w:rPr>
            <w:rFonts w:ascii="Times New Roman" w:hAnsi="Times New Roman" w:cs="Times New Roman"/>
            <w:noProof/>
            <w:sz w:val="22"/>
            <w:szCs w:val="22"/>
          </w:rPr>
          <w:t>Illinois State Board of Education, 2011</w:t>
        </w:r>
      </w:hyperlink>
      <w:r w:rsidRPr="00F81231">
        <w:rPr>
          <w:rFonts w:ascii="Times New Roman" w:hAnsi="Times New Roman" w:cs="Times New Roman"/>
          <w:noProof/>
          <w:sz w:val="22"/>
          <w:szCs w:val="22"/>
        </w:rPr>
        <w:t>)</w:t>
      </w:r>
      <w:r w:rsidRPr="00F81231">
        <w:rPr>
          <w:rFonts w:ascii="Times New Roman" w:hAnsi="Times New Roman" w:cs="Times New Roman"/>
          <w:sz w:val="22"/>
          <w:szCs w:val="22"/>
        </w:rPr>
        <w:fldChar w:fldCharType="end"/>
      </w:r>
      <w:r w:rsidRPr="00F81231">
        <w:rPr>
          <w:rFonts w:ascii="Times New Roman" w:hAnsi="Times New Roman" w:cs="Times New Roman"/>
          <w:sz w:val="22"/>
          <w:szCs w:val="22"/>
        </w:rPr>
        <w:t>.</w:t>
      </w:r>
    </w:p>
    <w:p w14:paraId="7D4A01C2" w14:textId="42F618C0" w:rsidR="00210DD2" w:rsidRDefault="00C86D79" w:rsidP="00210DD2">
      <w:pPr>
        <w:rPr>
          <w:rFonts w:ascii="Times New Roman" w:hAnsi="Times New Roman" w:cs="Times New Roman"/>
          <w:b/>
          <w:bCs/>
        </w:rPr>
        <w:sectPr w:rsidR="00210DD2" w:rsidSect="00CD3F6B">
          <w:headerReference w:type="default" r:id="rId6"/>
          <w:pgSz w:w="12240" w:h="15840"/>
          <w:pgMar w:top="1440" w:right="1701" w:bottom="1440" w:left="1701" w:header="1395" w:footer="1395" w:gutter="0"/>
          <w:cols w:space="720"/>
          <w:docGrid w:linePitch="360"/>
        </w:sectPr>
      </w:pPr>
      <w:proofErr w:type="spellStart"/>
      <w:r w:rsidRPr="00F81231">
        <w:rPr>
          <w:rFonts w:ascii="Times New Roman" w:hAnsi="Times New Roman" w:cs="Times New Roman"/>
          <w:sz w:val="22"/>
          <w:szCs w:val="22"/>
          <w:vertAlign w:val="superscript"/>
        </w:rPr>
        <w:t>c</w:t>
      </w:r>
      <w:r w:rsidRPr="00F81231">
        <w:rPr>
          <w:rFonts w:ascii="Times New Roman" w:hAnsi="Times New Roman" w:cs="Times New Roman"/>
          <w:sz w:val="22"/>
          <w:szCs w:val="22"/>
        </w:rPr>
        <w:t>Students</w:t>
      </w:r>
      <w:proofErr w:type="spellEnd"/>
      <w:r w:rsidRPr="00F81231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who</w:t>
      </w:r>
      <w:r w:rsidRPr="00F81231">
        <w:rPr>
          <w:rFonts w:ascii="Times New Roman" w:hAnsi="Times New Roman" w:cs="Times New Roman"/>
          <w:sz w:val="22"/>
          <w:szCs w:val="22"/>
        </w:rPr>
        <w:t xml:space="preserve"> live in households at or below 130% of the federal poverty level or are “categorically” eligible (i.e., participate in SNAP, TANF, FDPIR</w:t>
      </w:r>
      <w:r>
        <w:rPr>
          <w:rFonts w:ascii="Times New Roman" w:hAnsi="Times New Roman" w:cs="Times New Roman"/>
          <w:sz w:val="22"/>
          <w:szCs w:val="22"/>
        </w:rPr>
        <w:t xml:space="preserve">, Head Start; </w:t>
      </w:r>
      <w:r w:rsidRPr="00F81231">
        <w:rPr>
          <w:rFonts w:ascii="Times New Roman" w:hAnsi="Times New Roman" w:cs="Times New Roman"/>
          <w:sz w:val="22"/>
          <w:szCs w:val="22"/>
        </w:rPr>
        <w:t>are foster, migrant, homeless, runaway)</w:t>
      </w:r>
      <w:r>
        <w:rPr>
          <w:rFonts w:ascii="Times New Roman" w:hAnsi="Times New Roman" w:cs="Times New Roman"/>
          <w:sz w:val="22"/>
          <w:szCs w:val="22"/>
        </w:rPr>
        <w:t xml:space="preserve"> can receive free lunch</w:t>
      </w:r>
      <w:r w:rsidRPr="00F81231">
        <w:rPr>
          <w:rFonts w:ascii="Times New Roman" w:hAnsi="Times New Roman" w:cs="Times New Roman"/>
          <w:sz w:val="22"/>
          <w:szCs w:val="22"/>
        </w:rPr>
        <w:t xml:space="preserve">. Students </w:t>
      </w:r>
      <w:r>
        <w:rPr>
          <w:rFonts w:ascii="Times New Roman" w:hAnsi="Times New Roman" w:cs="Times New Roman"/>
          <w:sz w:val="22"/>
          <w:szCs w:val="22"/>
        </w:rPr>
        <w:t xml:space="preserve">who live in households </w:t>
      </w:r>
      <w:r w:rsidRPr="00F81231">
        <w:rPr>
          <w:rFonts w:ascii="Times New Roman" w:hAnsi="Times New Roman" w:cs="Times New Roman"/>
          <w:sz w:val="22"/>
          <w:szCs w:val="22"/>
        </w:rPr>
        <w:t>between 130-185% of the federal poverty level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Pr="00F81231">
        <w:rPr>
          <w:rFonts w:ascii="Times New Roman" w:hAnsi="Times New Roman" w:cs="Times New Roman"/>
          <w:sz w:val="22"/>
          <w:szCs w:val="22"/>
        </w:rPr>
        <w:t xml:space="preserve">are eligible for reduced-price meals. In 2010-2011 </w:t>
      </w:r>
      <w:r>
        <w:rPr>
          <w:rFonts w:ascii="Times New Roman" w:hAnsi="Times New Roman" w:cs="Times New Roman"/>
          <w:sz w:val="22"/>
          <w:szCs w:val="22"/>
        </w:rPr>
        <w:t>the poverty level</w:t>
      </w:r>
      <w:r w:rsidRPr="00F81231">
        <w:rPr>
          <w:rFonts w:ascii="Times New Roman" w:hAnsi="Times New Roman" w:cs="Times New Roman"/>
          <w:sz w:val="22"/>
          <w:szCs w:val="22"/>
        </w:rPr>
        <w:t xml:space="preserve"> was $18,310 for a three-person household (Food Action and Research Center</w:t>
      </w:r>
      <w:r>
        <w:rPr>
          <w:rFonts w:ascii="Times New Roman" w:hAnsi="Times New Roman" w:cs="Times New Roman"/>
          <w:sz w:val="22"/>
          <w:szCs w:val="22"/>
        </w:rPr>
        <w:t>,</w:t>
      </w:r>
      <w:r w:rsidRPr="00F81231">
        <w:rPr>
          <w:rFonts w:ascii="Times New Roman" w:hAnsi="Times New Roman" w:cs="Times New Roman"/>
          <w:sz w:val="22"/>
          <w:szCs w:val="22"/>
        </w:rPr>
        <w:t xml:space="preserve"> 2019</w:t>
      </w:r>
      <w:r>
        <w:rPr>
          <w:rFonts w:ascii="Times New Roman" w:hAnsi="Times New Roman" w:cs="Times New Roman"/>
          <w:sz w:val="22"/>
          <w:szCs w:val="22"/>
        </w:rPr>
        <w:t>; U.S. Department of Health &amp; Human Services, 2010</w:t>
      </w:r>
      <w:r w:rsidRPr="00F81231">
        <w:rPr>
          <w:rFonts w:ascii="Times New Roman" w:hAnsi="Times New Roman" w:cs="Times New Roman"/>
          <w:sz w:val="22"/>
          <w:szCs w:val="22"/>
        </w:rPr>
        <w:t>).</w:t>
      </w:r>
      <w:r w:rsidR="00210DD2">
        <w:rPr>
          <w:rFonts w:ascii="Times New Roman" w:hAnsi="Times New Roman" w:cs="Times New Roman"/>
          <w:b/>
          <w:bCs/>
        </w:rPr>
        <w:t xml:space="preserve"> </w:t>
      </w:r>
    </w:p>
    <w:p w14:paraId="4D6AD01A" w14:textId="762057F6" w:rsidR="00C86D79" w:rsidRPr="00EF394F" w:rsidRDefault="00C86D79" w:rsidP="00210DD2">
      <w:pPr>
        <w:jc w:val="center"/>
        <w:rPr>
          <w:rFonts w:ascii="Times New Roman" w:hAnsi="Times New Roman" w:cs="Times New Roman"/>
          <w:b/>
          <w:bCs/>
        </w:rPr>
      </w:pPr>
      <w:r w:rsidRPr="00EF394F">
        <w:rPr>
          <w:rFonts w:ascii="Times New Roman" w:hAnsi="Times New Roman" w:cs="Times New Roman"/>
          <w:b/>
          <w:bCs/>
        </w:rPr>
        <w:lastRenderedPageBreak/>
        <w:t>Appendix B.</w:t>
      </w:r>
    </w:p>
    <w:p w14:paraId="3E847639" w14:textId="7CAB29AD" w:rsidR="00C86D79" w:rsidRPr="00EF394F" w:rsidRDefault="00C86D79" w:rsidP="00C86D79">
      <w:pPr>
        <w:jc w:val="center"/>
        <w:rPr>
          <w:rFonts w:ascii="Times New Roman" w:hAnsi="Times New Roman" w:cs="Times New Roman"/>
          <w:b/>
          <w:bCs/>
        </w:rPr>
      </w:pPr>
      <w:r w:rsidRPr="00EF394F">
        <w:rPr>
          <w:rFonts w:ascii="Times New Roman" w:hAnsi="Times New Roman" w:cs="Times New Roman"/>
          <w:b/>
          <w:bCs/>
        </w:rPr>
        <w:t>Pilot Model (N=243)</w:t>
      </w:r>
    </w:p>
    <w:p w14:paraId="7AB83FD8" w14:textId="77777777" w:rsidR="00C86D79" w:rsidRPr="00EF394F" w:rsidRDefault="00C86D79" w:rsidP="00C86D79">
      <w:pPr>
        <w:rPr>
          <w:rFonts w:ascii="Times New Roman" w:hAnsi="Times New Roman" w:cs="Times New Roman"/>
          <w:b/>
          <w:i/>
        </w:rPr>
      </w:pPr>
    </w:p>
    <w:tbl>
      <w:tblPr>
        <w:tblStyle w:val="TableGrid"/>
        <w:tblW w:w="13338" w:type="dxa"/>
        <w:tblLayout w:type="fixed"/>
        <w:tblLook w:val="04A0" w:firstRow="1" w:lastRow="0" w:firstColumn="1" w:lastColumn="0" w:noHBand="0" w:noVBand="1"/>
      </w:tblPr>
      <w:tblGrid>
        <w:gridCol w:w="7758"/>
        <w:gridCol w:w="1980"/>
        <w:gridCol w:w="1890"/>
        <w:gridCol w:w="1710"/>
      </w:tblGrid>
      <w:tr w:rsidR="00C86D79" w:rsidRPr="00EF394F" w14:paraId="6A2F9863" w14:textId="77777777" w:rsidTr="00BF0582">
        <w:trPr>
          <w:trHeight w:val="632"/>
        </w:trPr>
        <w:tc>
          <w:tcPr>
            <w:tcW w:w="77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764B31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2F44E2" w14:textId="07A0835B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</w:rPr>
              <w:t xml:space="preserve">First-order factor loading on </w:t>
            </w:r>
            <w:proofErr w:type="spellStart"/>
            <w:r w:rsidRPr="00EF394F">
              <w:rPr>
                <w:rFonts w:ascii="Times New Roman" w:hAnsi="Times New Roman" w:cs="Times New Roman"/>
              </w:rPr>
              <w:t>DA</w:t>
            </w:r>
            <w:r w:rsidRPr="00EF394F">
              <w:rPr>
                <w:rFonts w:ascii="Times New Roman" w:hAnsi="Times New Roman" w:cs="Times New Roman"/>
                <w:vertAlign w:val="superscript"/>
              </w:rPr>
              <w:t>a</w:t>
            </w:r>
            <w:proofErr w:type="spellEnd"/>
            <w:r w:rsidRPr="00EF394F">
              <w:rPr>
                <w:rFonts w:ascii="Times New Roman" w:hAnsi="Times New Roman" w:cs="Times New Roman"/>
                <w:vertAlign w:val="superscript"/>
              </w:rPr>
              <w:t xml:space="preserve"> b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7260C7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</w:rPr>
              <w:t>Item loadings on first order factor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8F7817F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</w:rPr>
              <w:t>Item loading on “positive” latent variable</w:t>
            </w:r>
          </w:p>
        </w:tc>
      </w:tr>
      <w:tr w:rsidR="00C86D79" w:rsidRPr="00EF394F" w14:paraId="5E05A181" w14:textId="77777777" w:rsidTr="00BF0582">
        <w:trPr>
          <w:trHeight w:val="311"/>
        </w:trPr>
        <w:tc>
          <w:tcPr>
            <w:tcW w:w="77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F5F118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b/>
              </w:rPr>
              <w:t>Design Logic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2F0B78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79(.115)***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3D7EE0F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D48BD7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75B89F5D" w14:textId="77777777" w:rsidTr="00BF0582">
        <w:trPr>
          <w:trHeight w:val="477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1911A902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When I am learning a new technology, I don't think about what it was designed to do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558D6EB8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2DDD5D24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40(.104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04AEED2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211DEAEF" w14:textId="77777777" w:rsidTr="00BF0582">
        <w:trPr>
          <w:trHeight w:val="454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46C6B203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I think about what a technology was designed to do when I am learning how to use it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4FA8076A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7C313DAE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87(.196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081823B1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57(.232)*</w:t>
            </w:r>
          </w:p>
        </w:tc>
      </w:tr>
      <w:tr w:rsidR="00C86D79" w:rsidRPr="00EF394F" w14:paraId="21FF9E89" w14:textId="77777777" w:rsidTr="00BF0582">
        <w:trPr>
          <w:trHeight w:val="613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13CA9E0E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When I am learning a new technology, I compare what I want to do with what the technology was designed to do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5F1E40A6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26A2F7AC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69(.145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55045361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42(.175)*</w:t>
            </w:r>
          </w:p>
        </w:tc>
      </w:tr>
      <w:tr w:rsidR="00C86D79" w:rsidRPr="00EF394F" w14:paraId="22FAD2FB" w14:textId="77777777" w:rsidTr="00BF0582">
        <w:trPr>
          <w:trHeight w:val="429"/>
        </w:trPr>
        <w:tc>
          <w:tcPr>
            <w:tcW w:w="77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71AFA1" w14:textId="568B53A5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 xml:space="preserve">When I'm learning a new technology, I don’t look for things in certain </w:t>
            </w:r>
            <w:proofErr w:type="spellStart"/>
            <w:r w:rsidRPr="00EF394F">
              <w:rPr>
                <w:rFonts w:ascii="Times New Roman" w:hAnsi="Times New Roman" w:cs="Times New Roman"/>
                <w:color w:val="000000"/>
              </w:rPr>
              <w:t>places.</w:t>
            </w:r>
            <w:r w:rsidR="00132B1A" w:rsidRPr="00EF394F">
              <w:rPr>
                <w:rFonts w:ascii="Times New Roman" w:hAnsi="Times New Roman" w:cs="Times New Roman"/>
                <w:vertAlign w:val="superscript"/>
              </w:rPr>
              <w:t>c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6BA6BB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E81558" w14:textId="08D24163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 xml:space="preserve">.24(.112)*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087C0C2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7AC6AB15" w14:textId="77777777" w:rsidTr="00BF0582">
        <w:trPr>
          <w:trHeight w:val="311"/>
        </w:trPr>
        <w:tc>
          <w:tcPr>
            <w:tcW w:w="77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B7CAE72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b/>
              </w:rPr>
              <w:t>Efficiencies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3CF4ED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</w:t>
            </w:r>
            <w:r w:rsidRPr="00EF394F">
              <w:t xml:space="preserve"> </w:t>
            </w:r>
            <w:r w:rsidRPr="00EF394F">
              <w:rPr>
                <w:rFonts w:ascii="Times New Roman" w:hAnsi="Times New Roman" w:cs="Times New Roman"/>
              </w:rPr>
              <w:t>82(.077)***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28CF3B3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6DFE6F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0C166EDB" w14:textId="77777777" w:rsidTr="00BF0582">
        <w:trPr>
          <w:trHeight w:val="613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329E3EC3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I try to figure out faster ways of using technology (for example: using short-cuts, keyboard commands, right click menus, etc.)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7BDA9BAC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0C9317B7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94(.295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02016F46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63(.203)**</w:t>
            </w:r>
          </w:p>
        </w:tc>
      </w:tr>
      <w:tr w:rsidR="00C86D79" w:rsidRPr="00EF394F" w14:paraId="29433E98" w14:textId="77777777" w:rsidTr="00BF0582">
        <w:trPr>
          <w:trHeight w:val="311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53A7714C" w14:textId="3E139915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 xml:space="preserve">I do not try to find faster ways of using </w:t>
            </w:r>
            <w:proofErr w:type="spellStart"/>
            <w:r w:rsidRPr="00EF394F">
              <w:rPr>
                <w:rFonts w:ascii="Times New Roman" w:hAnsi="Times New Roman" w:cs="Times New Roman"/>
                <w:color w:val="000000"/>
              </w:rPr>
              <w:t>technology.</w:t>
            </w:r>
            <w:r w:rsidR="004244EE">
              <w:rPr>
                <w:rFonts w:ascii="Times New Roman" w:hAnsi="Times New Roman" w:cs="Times New Roman"/>
                <w:color w:val="000000"/>
                <w:vertAlign w:val="superscript"/>
              </w:rPr>
              <w:t>d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59B241BF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26912271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59(.072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8E30BAA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7BAE00A0" w14:textId="77777777" w:rsidTr="00BF0582">
        <w:trPr>
          <w:trHeight w:val="311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13C50BC9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I do not spend time learning faster ways of using technology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0961EB33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0C88BA74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48(.190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465AD15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41DEB999" w14:textId="77777777" w:rsidTr="00BF0582">
        <w:trPr>
          <w:trHeight w:val="340"/>
        </w:trPr>
        <w:tc>
          <w:tcPr>
            <w:tcW w:w="77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5B0005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Learning tricks to be faster using technology is important to me.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71CB070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A96C63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99(.095)***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AFF88A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60(.201)**</w:t>
            </w:r>
          </w:p>
        </w:tc>
      </w:tr>
      <w:tr w:rsidR="00C86D79" w:rsidRPr="00EF394F" w14:paraId="02D20C59" w14:textId="77777777" w:rsidTr="00BF0582">
        <w:trPr>
          <w:trHeight w:val="311"/>
        </w:trPr>
        <w:tc>
          <w:tcPr>
            <w:tcW w:w="77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882F8E7" w14:textId="08D9A58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proofErr w:type="spellStart"/>
            <w:r w:rsidRPr="00EF394F">
              <w:rPr>
                <w:rFonts w:ascii="Times New Roman" w:hAnsi="Times New Roman" w:cs="Times New Roman"/>
                <w:b/>
              </w:rPr>
              <w:t>Troubleshooting</w:t>
            </w:r>
            <w:r w:rsidR="00F5068B">
              <w:rPr>
                <w:rFonts w:ascii="Times New Roman" w:hAnsi="Times New Roman" w:cs="Times New Roman"/>
                <w:b/>
                <w:vertAlign w:val="superscript"/>
              </w:rPr>
              <w:t>e</w:t>
            </w:r>
            <w:proofErr w:type="spellEnd"/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9372FB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</w:t>
            </w:r>
            <w:r w:rsidRPr="00EF394F">
              <w:t xml:space="preserve"> </w:t>
            </w:r>
            <w:r w:rsidRPr="00EF394F">
              <w:rPr>
                <w:rFonts w:ascii="Times New Roman" w:hAnsi="Times New Roman" w:cs="Times New Roman"/>
              </w:rPr>
              <w:t>95(.047)***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AAF08CE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7F1D055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093DEAB8" w14:textId="77777777" w:rsidTr="00BF0582">
        <w:trPr>
          <w:trHeight w:val="311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4F30600A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When I have a problem using technology, I try to think of different ways to try to fix the problem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0DE131D6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13418CD3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87(.295)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54C44953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82(.246)***</w:t>
            </w:r>
          </w:p>
        </w:tc>
      </w:tr>
      <w:tr w:rsidR="00C86D79" w:rsidRPr="00EF394F" w14:paraId="2207DD0A" w14:textId="77777777" w:rsidTr="00BF0582">
        <w:trPr>
          <w:trHeight w:val="311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27624819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 xml:space="preserve">When dealing with technology problems, I usually get stuck and don't know what to do.  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0074A3DA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15BEA196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47(.095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4D49C498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597FA1BE" w14:textId="77777777" w:rsidTr="00BF0582">
        <w:trPr>
          <w:trHeight w:val="291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22B79450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When I have a problem using technology, I don't have any tricks to figure out how to fix the problem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77C18612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5641458B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53(.072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115B9A5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77ED8BE7" w14:textId="77777777" w:rsidTr="00BF0582">
        <w:trPr>
          <w:trHeight w:val="311"/>
        </w:trPr>
        <w:tc>
          <w:tcPr>
            <w:tcW w:w="77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6CD5B6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lastRenderedPageBreak/>
              <w:t>When I have a problem using technology, I have tricks to figure out how to fix the problem.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4F58DF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1112DDE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87(.190)***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1962BB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56(.209)**</w:t>
            </w:r>
          </w:p>
        </w:tc>
      </w:tr>
      <w:tr w:rsidR="00C86D79" w:rsidRPr="00EF394F" w14:paraId="3328C2B6" w14:textId="77777777" w:rsidTr="00BF0582">
        <w:trPr>
          <w:trHeight w:val="311"/>
        </w:trPr>
        <w:tc>
          <w:tcPr>
            <w:tcW w:w="77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F1D134D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b/>
              </w:rPr>
              <w:t>Willingness to try &amp; fail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7A70E0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</w:t>
            </w:r>
            <w:r w:rsidRPr="00EF394F">
              <w:t xml:space="preserve"> </w:t>
            </w:r>
            <w:r w:rsidRPr="00EF394F">
              <w:rPr>
                <w:rFonts w:ascii="Times New Roman" w:hAnsi="Times New Roman" w:cs="Times New Roman"/>
              </w:rPr>
              <w:t>71(.089)***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9491D9C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501DA85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39978545" w14:textId="77777777" w:rsidTr="00BF0582">
        <w:trPr>
          <w:trHeight w:val="311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3DC281E8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I don't like using new technology because I'm afraid I might mess up and not know what to do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69FE6730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5FC98855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76(.062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5180144C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0D3894B4" w14:textId="77777777" w:rsidTr="00BF0582">
        <w:trPr>
          <w:trHeight w:val="311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04E083DC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I am willing to learn new technology even if I fail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342F2F97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11419531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50(.134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1C052A68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25(.164)</w:t>
            </w:r>
          </w:p>
        </w:tc>
      </w:tr>
      <w:tr w:rsidR="00C86D79" w:rsidRPr="00EF394F" w14:paraId="2C300710" w14:textId="77777777" w:rsidTr="00BF0582">
        <w:trPr>
          <w:trHeight w:val="311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4EAD645A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I usually can't figure out how to use new technologies, so I don't like learning how to use them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6CEFBBEA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4408FD70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74(.055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7EF8E3A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13A35DFE" w14:textId="77777777" w:rsidTr="00BF0582">
        <w:trPr>
          <w:trHeight w:val="311"/>
        </w:trPr>
        <w:tc>
          <w:tcPr>
            <w:tcW w:w="77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8BA8EF" w14:textId="2FE70D4E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I don't worry about whether or not I mess up when learning new technology.</w:t>
            </w:r>
            <w:r w:rsidR="00132B1A" w:rsidRPr="00EF394F"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 w:rsidR="00132B1A" w:rsidRPr="00EF394F">
              <w:rPr>
                <w:rFonts w:ascii="Times New Roman" w:hAnsi="Times New Roman" w:cs="Times New Roman"/>
                <w:vertAlign w:val="superscript"/>
              </w:rPr>
              <w:t>c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DCB48A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06D232" w14:textId="407AD210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 xml:space="preserve">.37(.127)**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BAAD9F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38(.134)**</w:t>
            </w:r>
          </w:p>
        </w:tc>
      </w:tr>
      <w:tr w:rsidR="00C86D79" w:rsidRPr="00EF394F" w14:paraId="5F0C4C0B" w14:textId="77777777" w:rsidTr="00BF0582">
        <w:trPr>
          <w:trHeight w:val="311"/>
        </w:trPr>
        <w:tc>
          <w:tcPr>
            <w:tcW w:w="77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5999B5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b/>
              </w:rPr>
              <w:t>Management of frustration &amp; boredom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6ABD0C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</w:t>
            </w:r>
            <w:r w:rsidRPr="00EF394F">
              <w:t xml:space="preserve"> </w:t>
            </w:r>
            <w:r w:rsidRPr="00EF394F">
              <w:rPr>
                <w:rFonts w:ascii="Times New Roman" w:hAnsi="Times New Roman" w:cs="Times New Roman"/>
              </w:rPr>
              <w:t>81(.065)***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E35EC9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BB80E5F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56264345" w14:textId="77777777" w:rsidTr="00BF0582">
        <w:trPr>
          <w:trHeight w:val="291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75CE33CF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If I feel frustrated when I'm learning how to use technology, I give up or let others do it for me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02A68909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49E3C30F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65(.072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41BEF769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087C2A6D" w14:textId="77777777" w:rsidTr="00BF0582">
        <w:trPr>
          <w:trHeight w:val="291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14EF9CE3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Even if I get frustrated using technology, I never give up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47627CBE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28585B6B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93(.198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0B7DBE8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70(.183)***</w:t>
            </w:r>
          </w:p>
        </w:tc>
      </w:tr>
      <w:tr w:rsidR="00C86D79" w:rsidRPr="00EF394F" w14:paraId="45251612" w14:textId="77777777" w:rsidTr="00BF0582">
        <w:trPr>
          <w:trHeight w:val="291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1E745497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Even if learning how to use technology is boring, I never give up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6FDDF926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31AC0DE8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75(.178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309E54B9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62(.177)***</w:t>
            </w:r>
          </w:p>
        </w:tc>
      </w:tr>
      <w:tr w:rsidR="00C86D79" w:rsidRPr="00EF394F" w14:paraId="2695B555" w14:textId="77777777" w:rsidTr="00BF0582">
        <w:trPr>
          <w:trHeight w:val="291"/>
        </w:trPr>
        <w:tc>
          <w:tcPr>
            <w:tcW w:w="77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CC9AB7" w14:textId="15A3288D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 xml:space="preserve">When I’m learning how to use technology, I am easily distracted by other </w:t>
            </w:r>
            <w:proofErr w:type="spellStart"/>
            <w:r w:rsidRPr="00EF394F">
              <w:rPr>
                <w:rFonts w:ascii="Times New Roman" w:hAnsi="Times New Roman" w:cs="Times New Roman"/>
                <w:color w:val="000000"/>
              </w:rPr>
              <w:t>things.</w:t>
            </w:r>
            <w:r w:rsidR="00F5068B">
              <w:rPr>
                <w:rFonts w:ascii="Times New Roman" w:hAnsi="Times New Roman" w:cs="Times New Roman"/>
                <w:color w:val="000000"/>
                <w:vertAlign w:val="superscript"/>
              </w:rPr>
              <w:t>d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5820B7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EBFC34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51(.074)***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13703B3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333E9DC1" w14:textId="77777777" w:rsidTr="00BF0582">
        <w:trPr>
          <w:trHeight w:val="326"/>
        </w:trPr>
        <w:tc>
          <w:tcPr>
            <w:tcW w:w="77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85A4669" w14:textId="490A087B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proofErr w:type="spellStart"/>
            <w:r w:rsidRPr="00EF394F">
              <w:rPr>
                <w:rFonts w:ascii="Times New Roman" w:hAnsi="Times New Roman" w:cs="Times New Roman"/>
                <w:b/>
              </w:rPr>
              <w:t>Metacognition</w:t>
            </w:r>
            <w:r w:rsidR="00F5068B">
              <w:rPr>
                <w:rFonts w:ascii="Times New Roman" w:hAnsi="Times New Roman" w:cs="Times New Roman"/>
                <w:b/>
                <w:vertAlign w:val="superscript"/>
              </w:rPr>
              <w:t>e</w:t>
            </w:r>
            <w:proofErr w:type="spellEnd"/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4BFD64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</w:t>
            </w:r>
            <w:r w:rsidRPr="00EF394F">
              <w:t xml:space="preserve"> </w:t>
            </w:r>
            <w:r w:rsidRPr="00EF394F">
              <w:rPr>
                <w:rFonts w:ascii="Times New Roman" w:hAnsi="Times New Roman" w:cs="Times New Roman"/>
              </w:rPr>
              <w:t>91(.098)***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44B799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744535C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6A492A9B" w14:textId="77777777" w:rsidTr="00BF0582">
        <w:trPr>
          <w:trHeight w:val="326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0436CAD6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eastAsia="Times New Roman" w:hAnsi="Times New Roman" w:cs="Times New Roman"/>
              </w:rPr>
              <w:t>I try to think through how to do a technology task before I start to do it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45101F6D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16926E78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77(.183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0AA4AB38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64(.182)***</w:t>
            </w:r>
          </w:p>
        </w:tc>
      </w:tr>
      <w:tr w:rsidR="00C86D79" w:rsidRPr="00EF394F" w14:paraId="030553AC" w14:textId="77777777" w:rsidTr="00BF0582">
        <w:trPr>
          <w:trHeight w:val="326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13F45D0B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eastAsia="Times New Roman" w:hAnsi="Times New Roman" w:cs="Times New Roman"/>
              </w:rPr>
              <w:t>I don’t think through how to do a technology task before I start to do it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20A23595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09EE4CA8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41(.098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15FF6D00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67236D66" w14:textId="77777777" w:rsidTr="00BF0582">
        <w:trPr>
          <w:trHeight w:val="326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7E67A993" w14:textId="508C5228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eastAsia="Times New Roman" w:hAnsi="Times New Roman" w:cs="Times New Roman"/>
              </w:rPr>
              <w:t>When I am learning how to use new technology, I try to connect it to other technology I have used.</w:t>
            </w:r>
            <w:r w:rsidRPr="00EF394F"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 w:rsidR="00F5068B">
              <w:rPr>
                <w:rFonts w:ascii="Times New Roman" w:hAnsi="Times New Roman" w:cs="Times New Roman"/>
                <w:vertAlign w:val="superscript"/>
              </w:rPr>
              <w:t>f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69E1602B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06333475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82(.259)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5701004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60(.273)*</w:t>
            </w:r>
          </w:p>
        </w:tc>
      </w:tr>
      <w:tr w:rsidR="00C86D79" w:rsidRPr="00EF394F" w14:paraId="7D860E39" w14:textId="77777777" w:rsidTr="00BF0582">
        <w:trPr>
          <w:trHeight w:val="326"/>
        </w:trPr>
        <w:tc>
          <w:tcPr>
            <w:tcW w:w="77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528DD50" w14:textId="53A12D76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eastAsia="Times New Roman" w:hAnsi="Times New Roman" w:cs="Times New Roman"/>
              </w:rPr>
              <w:t xml:space="preserve">I don't talk to others about how well I can use </w:t>
            </w:r>
            <w:proofErr w:type="spellStart"/>
            <w:r w:rsidRPr="00EF394F">
              <w:rPr>
                <w:rFonts w:ascii="Times New Roman" w:eastAsia="Times New Roman" w:hAnsi="Times New Roman" w:cs="Times New Roman"/>
              </w:rPr>
              <w:t>technology.</w:t>
            </w:r>
            <w:r w:rsidR="00132B1A" w:rsidRPr="00EF394F">
              <w:rPr>
                <w:rFonts w:ascii="Times New Roman" w:hAnsi="Times New Roman" w:cs="Times New Roman"/>
                <w:vertAlign w:val="superscript"/>
              </w:rPr>
              <w:t>c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BBF1830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0F9FEA" w14:textId="09E17116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21(.097)</w:t>
            </w:r>
            <w:r w:rsidRPr="00EF394F"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 w:rsidRPr="00EF394F">
              <w:rPr>
                <w:rFonts w:ascii="Times New Roman" w:hAnsi="Times New Roman" w:cs="Times New Roman"/>
              </w:rPr>
              <w:t>*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B768982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67174786" w14:textId="77777777" w:rsidTr="00BF0582">
        <w:trPr>
          <w:trHeight w:val="166"/>
        </w:trPr>
        <w:tc>
          <w:tcPr>
            <w:tcW w:w="77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DCA449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b/>
              </w:rPr>
              <w:t>Use of models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973680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</w:t>
            </w:r>
            <w:r w:rsidRPr="00EF394F">
              <w:t xml:space="preserve"> </w:t>
            </w:r>
            <w:r w:rsidRPr="00EF394F">
              <w:rPr>
                <w:rFonts w:ascii="Times New Roman" w:hAnsi="Times New Roman" w:cs="Times New Roman"/>
              </w:rPr>
              <w:t>79(.097)***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1285E5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A78146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163BA823" w14:textId="77777777" w:rsidTr="00BF0582">
        <w:trPr>
          <w:trHeight w:val="166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031FCB81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I don’t always know how to find help if I have problems using technology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75CED5F2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1AF2AD10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59(.084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AE60ADD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  <w:tr w:rsidR="00C86D79" w:rsidRPr="00EF394F" w14:paraId="097092BF" w14:textId="77777777" w:rsidTr="00BF0582">
        <w:trPr>
          <w:trHeight w:val="166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09AE1744" w14:textId="77777777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>I always know how to find help if I have problems using technology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76BF494B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236BA7ED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80(.171)*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415F54D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48(.170)**</w:t>
            </w:r>
          </w:p>
        </w:tc>
      </w:tr>
      <w:tr w:rsidR="00C86D79" w:rsidRPr="00EF394F" w14:paraId="56B03F37" w14:textId="77777777" w:rsidTr="00BF0582">
        <w:trPr>
          <w:trHeight w:val="166"/>
        </w:trPr>
        <w:tc>
          <w:tcPr>
            <w:tcW w:w="7758" w:type="dxa"/>
            <w:tcBorders>
              <w:top w:val="nil"/>
              <w:left w:val="nil"/>
              <w:bottom w:val="nil"/>
              <w:right w:val="nil"/>
            </w:tcBorders>
          </w:tcPr>
          <w:p w14:paraId="3EBA61F5" w14:textId="4235829F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 xml:space="preserve">When I can’t understand something about technology, I ask more knowledgeable people how to do it. </w:t>
            </w:r>
            <w:r w:rsidR="00F5068B">
              <w:rPr>
                <w:rFonts w:ascii="Times New Roman" w:hAnsi="Times New Roman" w:cs="Times New Roman"/>
                <w:color w:val="000000"/>
                <w:vertAlign w:val="superscript"/>
              </w:rPr>
              <w:t>d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0F4CD32B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114DBFF6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431(.181)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ECA01B4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51(.171)**</w:t>
            </w:r>
          </w:p>
        </w:tc>
      </w:tr>
      <w:tr w:rsidR="00C86D79" w:rsidRPr="00EF394F" w14:paraId="5B830C48" w14:textId="77777777" w:rsidTr="00BF0582">
        <w:trPr>
          <w:trHeight w:val="166"/>
        </w:trPr>
        <w:tc>
          <w:tcPr>
            <w:tcW w:w="77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75FF51" w14:textId="6641182C" w:rsidR="00C86D79" w:rsidRPr="00EF394F" w:rsidRDefault="00C86D79" w:rsidP="00BF0582">
            <w:pPr>
              <w:rPr>
                <w:rFonts w:ascii="Times New Roman" w:hAnsi="Times New Roman" w:cs="Times New Roman"/>
                <w:b/>
              </w:rPr>
            </w:pPr>
            <w:r w:rsidRPr="00EF394F">
              <w:rPr>
                <w:rFonts w:ascii="Times New Roman" w:hAnsi="Times New Roman" w:cs="Times New Roman"/>
                <w:color w:val="000000"/>
              </w:rPr>
              <w:t xml:space="preserve">If I've finished a technology project but it didn't turn out as well as more tech-savvy students, I don't usually want to revise it. </w:t>
            </w:r>
            <w:r w:rsidR="00F5068B">
              <w:rPr>
                <w:rFonts w:ascii="Times New Roman" w:hAnsi="Times New Roman" w:cs="Times New Roman"/>
                <w:color w:val="000000"/>
                <w:vertAlign w:val="superscript"/>
              </w:rPr>
              <w:t>d</w:t>
            </w:r>
            <w:bookmarkStart w:id="0" w:name="_GoBack"/>
            <w:bookmarkEnd w:id="0"/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D09434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D25733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  <w:r w:rsidRPr="00EF394F">
              <w:rPr>
                <w:rFonts w:ascii="Times New Roman" w:hAnsi="Times New Roman" w:cs="Times New Roman"/>
              </w:rPr>
              <w:t>.462(.095)***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67FDDF" w14:textId="77777777" w:rsidR="00C86D79" w:rsidRPr="00EF394F" w:rsidRDefault="00C86D79" w:rsidP="00BF0582">
            <w:pPr>
              <w:rPr>
                <w:rFonts w:ascii="Times New Roman" w:hAnsi="Times New Roman" w:cs="Times New Roman"/>
              </w:rPr>
            </w:pPr>
          </w:p>
        </w:tc>
      </w:tr>
    </w:tbl>
    <w:p w14:paraId="4D7B0FCE" w14:textId="77777777" w:rsidR="00C86D79" w:rsidRPr="00EF394F" w:rsidRDefault="00C86D79" w:rsidP="00C86D79">
      <w:pPr>
        <w:rPr>
          <w:rFonts w:ascii="Times New Roman" w:hAnsi="Times New Roman" w:cs="Times New Roman"/>
        </w:rPr>
      </w:pPr>
      <w:r w:rsidRPr="00EF394F">
        <w:rPr>
          <w:rFonts w:ascii="Times New Roman" w:hAnsi="Times New Roman" w:cs="Times New Roman"/>
          <w:vertAlign w:val="superscript"/>
        </w:rPr>
        <w:lastRenderedPageBreak/>
        <w:t>a</w:t>
      </w:r>
      <w:r w:rsidRPr="00EF394F">
        <w:rPr>
          <w:rFonts w:ascii="Times New Roman" w:hAnsi="Times New Roman" w:cs="Times New Roman"/>
        </w:rPr>
        <w:t>Fit indices for the model are: RMSEA=.044, SRMR=.065, TLI=.842, CFI=.818; two of four indicate sufficient fit.</w:t>
      </w:r>
    </w:p>
    <w:p w14:paraId="051A3006" w14:textId="77777777" w:rsidR="00C86D79" w:rsidRPr="00EF394F" w:rsidRDefault="00C86D79" w:rsidP="00C86D79">
      <w:pPr>
        <w:rPr>
          <w:rFonts w:ascii="Times New Roman" w:hAnsi="Times New Roman" w:cs="Times New Roman"/>
        </w:rPr>
      </w:pPr>
      <w:r w:rsidRPr="00EF394F">
        <w:rPr>
          <w:rFonts w:ascii="Times New Roman" w:hAnsi="Times New Roman" w:cs="Times New Roman"/>
          <w:vertAlign w:val="superscript"/>
        </w:rPr>
        <w:t>b</w:t>
      </w:r>
      <w:r w:rsidRPr="00EF394F">
        <w:rPr>
          <w:rFonts w:ascii="Times New Roman" w:hAnsi="Times New Roman" w:cs="Times New Roman"/>
        </w:rPr>
        <w:t>Loadings are standardized. Standard errors in parentheses. Significance levels are *p</w:t>
      </w:r>
      <w:r w:rsidRPr="00EF394F">
        <w:rPr>
          <w:rFonts w:ascii="Times New Roman" w:hAnsi="Times New Roman" w:cs="Times New Roman"/>
          <w:u w:val="single"/>
        </w:rPr>
        <w:t>&lt;</w:t>
      </w:r>
      <w:r w:rsidRPr="00EF394F">
        <w:rPr>
          <w:rFonts w:ascii="Times New Roman" w:hAnsi="Times New Roman" w:cs="Times New Roman"/>
        </w:rPr>
        <w:t>.05, **p</w:t>
      </w:r>
      <w:r w:rsidRPr="00EF394F">
        <w:rPr>
          <w:rFonts w:ascii="Times New Roman" w:hAnsi="Times New Roman" w:cs="Times New Roman"/>
          <w:u w:val="single"/>
        </w:rPr>
        <w:t>&lt;</w:t>
      </w:r>
      <w:r w:rsidRPr="00EF394F">
        <w:rPr>
          <w:rFonts w:ascii="Times New Roman" w:hAnsi="Times New Roman" w:cs="Times New Roman"/>
        </w:rPr>
        <w:t>.01, ***p</w:t>
      </w:r>
      <w:r w:rsidRPr="00EF394F">
        <w:rPr>
          <w:rFonts w:ascii="Times New Roman" w:hAnsi="Times New Roman" w:cs="Times New Roman"/>
          <w:u w:val="single"/>
        </w:rPr>
        <w:t>&lt;</w:t>
      </w:r>
      <w:r w:rsidRPr="00EF394F">
        <w:rPr>
          <w:rFonts w:ascii="Times New Roman" w:hAnsi="Times New Roman" w:cs="Times New Roman"/>
        </w:rPr>
        <w:t>.001.</w:t>
      </w:r>
    </w:p>
    <w:p w14:paraId="58B11604" w14:textId="77777777" w:rsidR="00C86D79" w:rsidRPr="00EF394F" w:rsidRDefault="00C86D79" w:rsidP="00C86D79">
      <w:pPr>
        <w:rPr>
          <w:rFonts w:ascii="Times New Roman" w:hAnsi="Times New Roman" w:cs="Times New Roman"/>
        </w:rPr>
      </w:pPr>
      <w:proofErr w:type="spellStart"/>
      <w:r w:rsidRPr="00EF394F">
        <w:rPr>
          <w:rFonts w:ascii="Times New Roman" w:hAnsi="Times New Roman" w:cs="Times New Roman"/>
          <w:vertAlign w:val="superscript"/>
        </w:rPr>
        <w:t>c</w:t>
      </w:r>
      <w:r w:rsidRPr="00EF394F">
        <w:rPr>
          <w:rFonts w:ascii="Times New Roman" w:hAnsi="Times New Roman" w:cs="Times New Roman"/>
        </w:rPr>
        <w:t>Items</w:t>
      </w:r>
      <w:proofErr w:type="spellEnd"/>
      <w:r w:rsidRPr="00EF394F">
        <w:rPr>
          <w:rFonts w:ascii="Times New Roman" w:hAnsi="Times New Roman" w:cs="Times New Roman"/>
        </w:rPr>
        <w:t xml:space="preserve"> taken out in the full test; initially retained for further investigation.</w:t>
      </w:r>
    </w:p>
    <w:p w14:paraId="4CA50A39" w14:textId="19D8A47E" w:rsidR="00AD0591" w:rsidRPr="00EF394F" w:rsidRDefault="00AD0591" w:rsidP="00AD0591">
      <w:pPr>
        <w:rPr>
          <w:rFonts w:ascii="Times New Roman" w:hAnsi="Times New Roman" w:cs="Times New Roman"/>
          <w:color w:val="000000"/>
        </w:rPr>
      </w:pPr>
      <w:proofErr w:type="spellStart"/>
      <w:r>
        <w:rPr>
          <w:rFonts w:ascii="Times New Roman" w:hAnsi="Times New Roman" w:cs="Times New Roman"/>
          <w:color w:val="000000"/>
          <w:vertAlign w:val="superscript"/>
        </w:rPr>
        <w:t>d</w:t>
      </w:r>
      <w:r w:rsidRPr="00EF394F">
        <w:rPr>
          <w:rFonts w:ascii="Times New Roman" w:hAnsi="Times New Roman" w:cs="Times New Roman"/>
          <w:color w:val="000000"/>
        </w:rPr>
        <w:t>In</w:t>
      </w:r>
      <w:proofErr w:type="spellEnd"/>
      <w:r w:rsidRPr="00EF394F">
        <w:rPr>
          <w:rFonts w:ascii="Times New Roman" w:hAnsi="Times New Roman" w:cs="Times New Roman"/>
          <w:color w:val="000000"/>
        </w:rPr>
        <w:t xml:space="preserve"> full test items did not load over .4; were later removed.</w:t>
      </w:r>
    </w:p>
    <w:p w14:paraId="1CA68E5E" w14:textId="1576EDD3" w:rsidR="00C86D79" w:rsidRPr="00EF394F" w:rsidRDefault="00494B4D" w:rsidP="00C86D79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  <w:vertAlign w:val="superscript"/>
        </w:rPr>
        <w:t>e</w:t>
      </w:r>
      <w:r w:rsidR="00C86D79" w:rsidRPr="00EF394F">
        <w:rPr>
          <w:rFonts w:ascii="Times New Roman" w:hAnsi="Times New Roman" w:cs="Times New Roman"/>
        </w:rPr>
        <w:t>Expert</w:t>
      </w:r>
      <w:proofErr w:type="spellEnd"/>
      <w:r w:rsidR="00C86D79" w:rsidRPr="00EF394F">
        <w:rPr>
          <w:rFonts w:ascii="Times New Roman" w:hAnsi="Times New Roman" w:cs="Times New Roman"/>
        </w:rPr>
        <w:t xml:space="preserve"> panelists noted that while related to </w:t>
      </w:r>
      <w:r w:rsidR="009C339F" w:rsidRPr="00EF394F">
        <w:rPr>
          <w:rFonts w:ascii="Times New Roman" w:hAnsi="Times New Roman" w:cs="Times New Roman"/>
        </w:rPr>
        <w:t>technology use</w:t>
      </w:r>
      <w:r w:rsidR="00C86D79" w:rsidRPr="00EF394F">
        <w:rPr>
          <w:rFonts w:ascii="Times New Roman" w:hAnsi="Times New Roman" w:cs="Times New Roman"/>
        </w:rPr>
        <w:t>, these items did not measure learning process.</w:t>
      </w:r>
    </w:p>
    <w:p w14:paraId="3CB069BD" w14:textId="0BC9FEF8" w:rsidR="00C86D79" w:rsidRPr="00EF394F" w:rsidRDefault="00494B4D" w:rsidP="00C86D79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  <w:vertAlign w:val="superscript"/>
        </w:rPr>
        <w:t>f</w:t>
      </w:r>
      <w:r w:rsidR="00C86D79" w:rsidRPr="00EF394F">
        <w:rPr>
          <w:rFonts w:ascii="Times New Roman" w:hAnsi="Times New Roman" w:cs="Times New Roman"/>
        </w:rPr>
        <w:t>In</w:t>
      </w:r>
      <w:proofErr w:type="spellEnd"/>
      <w:r w:rsidR="00C86D79" w:rsidRPr="00EF394F">
        <w:rPr>
          <w:rFonts w:ascii="Times New Roman" w:hAnsi="Times New Roman" w:cs="Times New Roman"/>
        </w:rPr>
        <w:t xml:space="preserve"> full test item loaded on “Use of Models” and was moved.</w:t>
      </w:r>
    </w:p>
    <w:p w14:paraId="7A8B6597" w14:textId="77777777" w:rsidR="00210DD2" w:rsidRDefault="00210DD2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3C6E40AF" w14:textId="77777777" w:rsidR="00210DD2" w:rsidRDefault="00210DD2" w:rsidP="00C46ACE">
      <w:pPr>
        <w:jc w:val="center"/>
        <w:rPr>
          <w:rFonts w:ascii="Times New Roman" w:hAnsi="Times New Roman" w:cs="Times New Roman"/>
          <w:b/>
        </w:rPr>
        <w:sectPr w:rsidR="00210DD2" w:rsidSect="00210DD2">
          <w:pgSz w:w="15840" w:h="12240" w:orient="landscape"/>
          <w:pgMar w:top="1699" w:right="1440" w:bottom="1699" w:left="1440" w:header="1397" w:footer="1397" w:gutter="0"/>
          <w:cols w:space="720"/>
          <w:docGrid w:linePitch="360"/>
        </w:sectPr>
      </w:pPr>
    </w:p>
    <w:p w14:paraId="4CF6318C" w14:textId="5AAF152C" w:rsidR="00C46ACE" w:rsidRPr="0005515B" w:rsidRDefault="00C46ACE" w:rsidP="00C46ACE">
      <w:pPr>
        <w:jc w:val="center"/>
        <w:rPr>
          <w:rFonts w:ascii="Times New Roman" w:hAnsi="Times New Roman" w:cs="Times New Roman"/>
          <w:b/>
        </w:rPr>
      </w:pPr>
      <w:r w:rsidRPr="0005515B">
        <w:rPr>
          <w:rFonts w:ascii="Times New Roman" w:hAnsi="Times New Roman" w:cs="Times New Roman"/>
          <w:b/>
        </w:rPr>
        <w:lastRenderedPageBreak/>
        <w:t xml:space="preserve">Appendix </w:t>
      </w:r>
      <w:r w:rsidR="00210DD2">
        <w:rPr>
          <w:rFonts w:ascii="Times New Roman" w:hAnsi="Times New Roman" w:cs="Times New Roman"/>
          <w:b/>
        </w:rPr>
        <w:t>C</w:t>
      </w:r>
      <w:r w:rsidRPr="0005515B">
        <w:rPr>
          <w:rFonts w:ascii="Times New Roman" w:hAnsi="Times New Roman" w:cs="Times New Roman"/>
          <w:b/>
        </w:rPr>
        <w:t>.</w:t>
      </w:r>
    </w:p>
    <w:p w14:paraId="1BD7A1A0" w14:textId="65DF1732" w:rsidR="00C46ACE" w:rsidRPr="0005515B" w:rsidRDefault="00C46ACE" w:rsidP="00C46ACE">
      <w:pPr>
        <w:jc w:val="center"/>
        <w:rPr>
          <w:rFonts w:ascii="Times New Roman" w:hAnsi="Times New Roman" w:cs="Times New Roman"/>
          <w:b/>
        </w:rPr>
      </w:pPr>
      <w:r w:rsidRPr="0005515B">
        <w:rPr>
          <w:rFonts w:ascii="Times New Roman" w:hAnsi="Times New Roman" w:cs="Times New Roman"/>
          <w:b/>
        </w:rPr>
        <w:t>Geographic Representation in Chicago Study (</w:t>
      </w:r>
      <w:r w:rsidR="00E05407">
        <w:rPr>
          <w:rFonts w:ascii="Times New Roman" w:hAnsi="Times New Roman" w:cs="Times New Roman"/>
          <w:b/>
        </w:rPr>
        <w:t>Full Test</w:t>
      </w:r>
      <w:r w:rsidRPr="0005515B">
        <w:rPr>
          <w:rFonts w:ascii="Times New Roman" w:hAnsi="Times New Roman" w:cs="Times New Roman"/>
          <w:b/>
        </w:rPr>
        <w:t>)</w:t>
      </w:r>
    </w:p>
    <w:p w14:paraId="3A6041D4" w14:textId="77777777" w:rsidR="00C46ACE" w:rsidRPr="0005515B" w:rsidRDefault="00C46ACE" w:rsidP="00C46ACE">
      <w:pPr>
        <w:jc w:val="center"/>
        <w:rPr>
          <w:rFonts w:ascii="Times New Roman" w:hAnsi="Times New Roman" w:cs="Times New Roman"/>
        </w:rPr>
        <w:sectPr w:rsidR="00C46ACE" w:rsidRPr="0005515B" w:rsidSect="00210DD2">
          <w:pgSz w:w="12240" w:h="15840"/>
          <w:pgMar w:top="1440" w:right="1699" w:bottom="1440" w:left="1699" w:header="1397" w:footer="1397" w:gutter="0"/>
          <w:cols w:space="720"/>
          <w:docGrid w:linePitch="360"/>
        </w:sectPr>
      </w:pPr>
      <w:r w:rsidRPr="0005515B">
        <w:rPr>
          <w:rFonts w:ascii="Times New Roman" w:hAnsi="Times New Roman" w:cs="Times New Roman"/>
          <w:noProof/>
        </w:rPr>
        <w:drawing>
          <wp:inline distT="0" distB="0" distL="0" distR="0" wp14:anchorId="2E1325E6" wp14:editId="2FA1BCC7">
            <wp:extent cx="5029200" cy="7413995"/>
            <wp:effectExtent l="0" t="0" r="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hicago_zip-code-map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7413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AD7F77" w14:textId="77777777" w:rsidR="00C46ACE" w:rsidRPr="0005515B" w:rsidRDefault="00C46ACE" w:rsidP="00A6269E">
      <w:pPr>
        <w:rPr>
          <w:rFonts w:ascii="Times New Roman" w:hAnsi="Times New Roman" w:cs="Times New Roman"/>
          <w:b/>
        </w:rPr>
      </w:pPr>
    </w:p>
    <w:sectPr w:rsidR="00C46ACE" w:rsidRPr="0005515B" w:rsidSect="00A6269E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1D44A59" w14:textId="77777777" w:rsidR="0049426D" w:rsidRDefault="0049426D">
      <w:r>
        <w:separator/>
      </w:r>
    </w:p>
  </w:endnote>
  <w:endnote w:type="continuationSeparator" w:id="0">
    <w:p w14:paraId="17ADAC28" w14:textId="77777777" w:rsidR="0049426D" w:rsidRDefault="004942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altName w:val="Segoe UI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0BC3CF" w14:textId="77777777" w:rsidR="0049426D" w:rsidRDefault="0049426D">
      <w:r>
        <w:separator/>
      </w:r>
    </w:p>
  </w:footnote>
  <w:footnote w:type="continuationSeparator" w:id="0">
    <w:p w14:paraId="06AACD92" w14:textId="77777777" w:rsidR="0049426D" w:rsidRDefault="0049426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D92215" w14:textId="77777777" w:rsidR="00DA6A31" w:rsidRPr="00C70AC5" w:rsidRDefault="00DA6A31" w:rsidP="00E82D91">
    <w:pPr>
      <w:rPr>
        <w:rFonts w:ascii="Times" w:hAnsi="Times" w:cs="Times New Roman"/>
        <w:sz w:val="20"/>
        <w:szCs w:val="20"/>
      </w:rPr>
    </w:pPr>
    <w:r w:rsidRPr="00C70AC5">
      <w:rPr>
        <w:rFonts w:ascii="Times" w:hAnsi="Times" w:cs="Arial"/>
        <w:sz w:val="20"/>
        <w:szCs w:val="20"/>
      </w:rPr>
      <w:t xml:space="preserve">RUNNING HEAD: </w:t>
    </w:r>
    <w:r>
      <w:rPr>
        <w:rFonts w:ascii="Times" w:hAnsi="Times" w:cs="Times New Roman"/>
        <w:sz w:val="20"/>
        <w:szCs w:val="20"/>
      </w:rPr>
      <w:t>Digital Adaptability: A New Measure for Digital Inequality R</w:t>
    </w:r>
    <w:r w:rsidRPr="00C70AC5">
      <w:rPr>
        <w:rFonts w:ascii="Times" w:hAnsi="Times" w:cs="Times New Roman"/>
        <w:sz w:val="20"/>
        <w:szCs w:val="20"/>
      </w:rPr>
      <w:t>esearch</w:t>
    </w:r>
  </w:p>
  <w:p w14:paraId="2A8E2BA6" w14:textId="77777777" w:rsidR="00DA6A31" w:rsidRPr="00C70AC5" w:rsidRDefault="00DA6A31" w:rsidP="00CD3F6B">
    <w:pPr>
      <w:rPr>
        <w:rFonts w:ascii="Times" w:hAnsi="Times" w:cs="Times New Roman"/>
        <w:sz w:val="20"/>
        <w:szCs w:val="20"/>
      </w:rPr>
    </w:pPr>
  </w:p>
  <w:p w14:paraId="2B2D53C0" w14:textId="77777777" w:rsidR="00DA6A31" w:rsidRPr="00E92C07" w:rsidRDefault="00DA6A31" w:rsidP="00CD3F6B">
    <w:pPr>
      <w:rPr>
        <w:rFonts w:ascii="Times" w:hAnsi="Times" w:cs="Times New Roman"/>
        <w:b/>
        <w:sz w:val="20"/>
        <w:szCs w:val="20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6ACE"/>
    <w:rsid w:val="00090F10"/>
    <w:rsid w:val="00132B1A"/>
    <w:rsid w:val="001A3B1D"/>
    <w:rsid w:val="00210DD2"/>
    <w:rsid w:val="002F2EDB"/>
    <w:rsid w:val="002F3797"/>
    <w:rsid w:val="002F7ADC"/>
    <w:rsid w:val="003D7A17"/>
    <w:rsid w:val="004244EE"/>
    <w:rsid w:val="0047540F"/>
    <w:rsid w:val="0049426D"/>
    <w:rsid w:val="00494B4D"/>
    <w:rsid w:val="004A1E09"/>
    <w:rsid w:val="005C27B5"/>
    <w:rsid w:val="005D68FE"/>
    <w:rsid w:val="00704D04"/>
    <w:rsid w:val="00791AFD"/>
    <w:rsid w:val="008D3FA1"/>
    <w:rsid w:val="009B0769"/>
    <w:rsid w:val="009B7B2C"/>
    <w:rsid w:val="009C339F"/>
    <w:rsid w:val="00A35627"/>
    <w:rsid w:val="00A6269E"/>
    <w:rsid w:val="00AD0591"/>
    <w:rsid w:val="00B020EC"/>
    <w:rsid w:val="00B16D82"/>
    <w:rsid w:val="00B36E40"/>
    <w:rsid w:val="00B511D5"/>
    <w:rsid w:val="00C46ACE"/>
    <w:rsid w:val="00C70B88"/>
    <w:rsid w:val="00C75B46"/>
    <w:rsid w:val="00C86D79"/>
    <w:rsid w:val="00CD3F6B"/>
    <w:rsid w:val="00CE6BA1"/>
    <w:rsid w:val="00D5643C"/>
    <w:rsid w:val="00D913A3"/>
    <w:rsid w:val="00D941AA"/>
    <w:rsid w:val="00DA6A31"/>
    <w:rsid w:val="00DF3BE3"/>
    <w:rsid w:val="00E05407"/>
    <w:rsid w:val="00E82D91"/>
    <w:rsid w:val="00ED7BE1"/>
    <w:rsid w:val="00EF394F"/>
    <w:rsid w:val="00F5068B"/>
    <w:rsid w:val="00FA7F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11B6656"/>
  <w14:defaultImageDpi w14:val="300"/>
  <w15:docId w15:val="{C75DB281-9AC1-7340-9ED7-DF818DF9FD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46AC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46AC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rmal1">
    <w:name w:val="Normal1"/>
    <w:rsid w:val="00C46ACE"/>
    <w:pPr>
      <w:spacing w:line="276" w:lineRule="auto"/>
    </w:pPr>
    <w:rPr>
      <w:rFonts w:ascii="Arial" w:eastAsia="Arial" w:hAnsi="Arial" w:cs="Arial"/>
      <w:color w:val="000000"/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6AC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6ACE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82D9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82D91"/>
  </w:style>
  <w:style w:type="paragraph" w:styleId="Footer">
    <w:name w:val="footer"/>
    <w:basedOn w:val="Normal"/>
    <w:link w:val="FooterChar"/>
    <w:uiPriority w:val="99"/>
    <w:unhideWhenUsed/>
    <w:rsid w:val="00E82D9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82D9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jp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6</Pages>
  <Words>1010</Words>
  <Characters>5762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sidy Puckett</dc:creator>
  <cp:keywords/>
  <dc:description/>
  <cp:lastModifiedBy>Puckett, Cassidy C.</cp:lastModifiedBy>
  <cp:revision>16</cp:revision>
  <dcterms:created xsi:type="dcterms:W3CDTF">2019-10-30T14:04:00Z</dcterms:created>
  <dcterms:modified xsi:type="dcterms:W3CDTF">2020-04-22T14:29:00Z</dcterms:modified>
</cp:coreProperties>
</file>